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DCC0155" w:rsidR="00755D82" w:rsidRPr="00815091" w:rsidRDefault="00564927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MS</w:t>
      </w:r>
      <w:r>
        <w:rPr>
          <w:rFonts w:ascii="Times New Roman" w:hAnsi="Times New Roman" w:cs="Times New Roman"/>
        </w:rPr>
        <w:t>8401</w:t>
      </w:r>
      <w:r>
        <w:rPr>
          <w:rFonts w:ascii="Times New Roman" w:hAnsi="Times New Roman" w:cs="Times New Roman" w:hint="eastAsia"/>
        </w:rPr>
        <w:t>课程</w:t>
      </w:r>
      <w:r w:rsidR="00065940">
        <w:rPr>
          <w:rFonts w:ascii="Times New Roman" w:hAnsi="Times New Roman" w:cs="Times New Roman" w:hint="eastAsia"/>
        </w:rPr>
        <w:t>论文</w:t>
      </w:r>
      <w:r w:rsidR="0047602D">
        <w:rPr>
          <w:rFonts w:ascii="Times New Roman" w:hAnsi="Times New Roman" w:cs="Times New Roman" w:hint="eastAsia"/>
        </w:rPr>
        <w:t>提案</w:t>
      </w:r>
    </w:p>
    <w:p w14:paraId="20A47FAD" w14:textId="434C61C0" w:rsidR="001C7031" w:rsidRPr="00815091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815091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815091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8028EB" w:rsidRPr="00815091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65AC8993" w:rsidR="00E02842" w:rsidRPr="00815091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815091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815091">
        <w:rPr>
          <w:rFonts w:ascii="Times New Roman" w:eastAsia="宋体" w:hAnsi="Times New Roman" w:cs="Times New Roman"/>
          <w:sz w:val="18"/>
          <w:szCs w:val="18"/>
        </w:rPr>
        <w:t>，上海</w:t>
      </w:r>
      <w:r w:rsidRPr="00815091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815091">
        <w:rPr>
          <w:rFonts w:ascii="Times New Roman" w:eastAsia="宋体" w:hAnsi="Times New Roman" w:cs="Times New Roman"/>
          <w:sz w:val="18"/>
          <w:szCs w:val="18"/>
        </w:rPr>
        <w:t>30</w:t>
      </w:r>
      <w:r w:rsidRPr="00815091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0E09FC18" w14:textId="6CF4D33B" w:rsidR="00E4179C" w:rsidRPr="00E4179C" w:rsidRDefault="008E0A54" w:rsidP="003D36A5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7678271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E4179C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459FD36A" w:rsidR="00B50C9C" w:rsidRPr="006117E4" w:rsidRDefault="0047602D" w:rsidP="00A06EB2">
      <w:pPr>
        <w:pStyle w:val="af7"/>
      </w:pPr>
      <w:r>
        <w:rPr>
          <w:rFonts w:hint="eastAsia"/>
        </w:rPr>
        <w:t>P</w:t>
      </w:r>
      <w:r>
        <w:t>roposal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2ADFC84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107678272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303B41" w:rsidRPr="00BE6B7B">
        <w:t xml:space="preserve">The purpose of this paper is to compare several commonly used </w:t>
      </w:r>
      <w:r w:rsidR="000C68A1">
        <w:t xml:space="preserve">classical </w:t>
      </w:r>
      <w:r w:rsidR="00303B41" w:rsidRPr="00BE6B7B">
        <w:t xml:space="preserve">decomposition </w:t>
      </w:r>
      <w:r w:rsidR="000C68A1">
        <w:rPr>
          <w:rFonts w:hint="eastAsia"/>
        </w:rPr>
        <w:t>(</w:t>
      </w:r>
      <w:r w:rsidR="000C68A1">
        <w:t xml:space="preserve">seasonal adjustment) </w:t>
      </w:r>
      <w:r w:rsidR="00303B41" w:rsidRPr="00BE6B7B">
        <w:t>methods systematically and to provide suggestions for future research</w:t>
      </w:r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089D96F6" w14:textId="5F42F1EE" w:rsidR="0059040F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7678271" w:history="1">
            <w:r w:rsidR="0059040F" w:rsidRPr="00402726">
              <w:rPr>
                <w:rStyle w:val="aa"/>
                <w:noProof/>
              </w:rPr>
              <w:t>摘要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1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i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20B50B79" w14:textId="74C47684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72" w:history="1">
            <w:r w:rsidR="0059040F" w:rsidRPr="00402726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2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i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5C85EBF5" w14:textId="49F28643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73" w:history="1">
            <w:r w:rsidR="0059040F" w:rsidRPr="00402726">
              <w:rPr>
                <w:rStyle w:val="aa"/>
                <w:noProof/>
              </w:rPr>
              <w:t>1 Introduction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3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1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18BA0F64" w14:textId="18E53CA2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74" w:history="1">
            <w:r w:rsidR="0059040F" w:rsidRPr="00402726">
              <w:rPr>
                <w:rStyle w:val="aa"/>
                <w:noProof/>
              </w:rPr>
              <w:t>2 Data and Method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4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1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34ED2CB2" w14:textId="45F94528" w:rsidR="0059040F" w:rsidRDefault="00C3494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75" w:history="1">
            <w:r w:rsidR="0059040F" w:rsidRPr="00402726">
              <w:rPr>
                <w:rStyle w:val="aa"/>
                <w:noProof/>
              </w:rPr>
              <w:t>2.1 Data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5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1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09D87971" w14:textId="0841CD73" w:rsidR="0059040F" w:rsidRDefault="00C3494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76" w:history="1">
            <w:r w:rsidR="0059040F" w:rsidRPr="00402726">
              <w:rPr>
                <w:rStyle w:val="aa"/>
                <w:noProof/>
              </w:rPr>
              <w:t>2.2 classical decomposition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6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1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50B7902F" w14:textId="618138C8" w:rsidR="0059040F" w:rsidRDefault="00C3494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77" w:history="1">
            <w:r w:rsidR="0059040F" w:rsidRPr="00402726">
              <w:rPr>
                <w:rStyle w:val="aa"/>
                <w:noProof/>
              </w:rPr>
              <w:t>2.3 Experiment Setup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7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2D233464" w14:textId="223D8052" w:rsidR="0059040F" w:rsidRDefault="00C3494F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78" w:history="1">
            <w:r w:rsidR="0059040F" w:rsidRPr="00402726">
              <w:rPr>
                <w:rStyle w:val="aa"/>
                <w:noProof/>
              </w:rPr>
              <w:t>2.3.1 Idealized time serie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8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3A9DA796" w14:textId="1C5DD7A2" w:rsidR="0059040F" w:rsidRDefault="00C3494F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79" w:history="1">
            <w:r w:rsidR="0059040F" w:rsidRPr="00402726">
              <w:rPr>
                <w:rStyle w:val="aa"/>
                <w:noProof/>
              </w:rPr>
              <w:t>2.3.2 Real time-indice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79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4D32F55E" w14:textId="3B66EB85" w:rsidR="0059040F" w:rsidRDefault="00C3494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80" w:history="1">
            <w:r w:rsidR="0059040F" w:rsidRPr="00402726">
              <w:rPr>
                <w:rStyle w:val="aa"/>
                <w:noProof/>
              </w:rPr>
              <w:t>2.4 Assessment Methodology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0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36FBE2C1" w14:textId="7FC407DE" w:rsidR="0059040F" w:rsidRDefault="00C3494F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81" w:history="1">
            <w:r w:rsidR="0059040F" w:rsidRPr="00402726">
              <w:rPr>
                <w:rStyle w:val="aa"/>
                <w:noProof/>
              </w:rPr>
              <w:t>2.4.1 Idealized time serie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1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7836C427" w14:textId="6B8A5F6F" w:rsidR="0059040F" w:rsidRDefault="00C3494F">
          <w:pPr>
            <w:pStyle w:val="TOC3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7678282" w:history="1">
            <w:r w:rsidR="0059040F" w:rsidRPr="00402726">
              <w:rPr>
                <w:rStyle w:val="aa"/>
                <w:noProof/>
              </w:rPr>
              <w:t>2.4.2 Real time-indice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2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680FF54A" w14:textId="59781081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83" w:history="1">
            <w:r w:rsidR="0059040F" w:rsidRPr="00402726">
              <w:rPr>
                <w:rStyle w:val="aa"/>
                <w:noProof/>
              </w:rPr>
              <w:t>3 Result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3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47421217" w14:textId="09E952D1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84" w:history="1">
            <w:r w:rsidR="0059040F" w:rsidRPr="00402726">
              <w:rPr>
                <w:rStyle w:val="aa"/>
                <w:noProof/>
              </w:rPr>
              <w:t>4 Conclusion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4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2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4CBCE002" w14:textId="3205E5EC" w:rsidR="0059040F" w:rsidRDefault="00C3494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7678285" w:history="1">
            <w:r w:rsidR="0059040F" w:rsidRPr="00402726">
              <w:rPr>
                <w:rStyle w:val="aa"/>
                <w:noProof/>
              </w:rPr>
              <w:t>References</w:t>
            </w:r>
            <w:r w:rsidR="0059040F">
              <w:rPr>
                <w:noProof/>
                <w:webHidden/>
              </w:rPr>
              <w:tab/>
            </w:r>
            <w:r w:rsidR="0059040F">
              <w:rPr>
                <w:noProof/>
                <w:webHidden/>
              </w:rPr>
              <w:fldChar w:fldCharType="begin"/>
            </w:r>
            <w:r w:rsidR="0059040F">
              <w:rPr>
                <w:noProof/>
                <w:webHidden/>
              </w:rPr>
              <w:instrText xml:space="preserve"> PAGEREF _Toc107678285 \h </w:instrText>
            </w:r>
            <w:r w:rsidR="0059040F">
              <w:rPr>
                <w:noProof/>
                <w:webHidden/>
              </w:rPr>
            </w:r>
            <w:r w:rsidR="0059040F">
              <w:rPr>
                <w:noProof/>
                <w:webHidden/>
              </w:rPr>
              <w:fldChar w:fldCharType="separate"/>
            </w:r>
            <w:r w:rsidR="0059040F">
              <w:rPr>
                <w:noProof/>
                <w:webHidden/>
              </w:rPr>
              <w:t>3</w:t>
            </w:r>
            <w:r w:rsidR="0059040F">
              <w:rPr>
                <w:noProof/>
                <w:webHidden/>
              </w:rPr>
              <w:fldChar w:fldCharType="end"/>
            </w:r>
          </w:hyperlink>
        </w:p>
        <w:p w14:paraId="1D949969" w14:textId="0AA21F7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0C67FC3E" w14:textId="77777777" w:rsidR="00234E56" w:rsidRDefault="00234E56" w:rsidP="000E604A">
      <w:pPr>
        <w:pStyle w:val="a2"/>
      </w:pPr>
    </w:p>
    <w:p w14:paraId="270A76CD" w14:textId="047B61EA" w:rsidR="000E604A" w:rsidRPr="000E604A" w:rsidRDefault="000E604A" w:rsidP="000E604A">
      <w:pPr>
        <w:pStyle w:val="a2"/>
        <w:sectPr w:rsidR="000E604A" w:rsidRPr="000E604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1C81AA98" w:rsidR="007D4258" w:rsidRDefault="009625D5" w:rsidP="00234E56">
      <w:pPr>
        <w:pStyle w:val="1"/>
        <w:widowControl/>
        <w:spacing w:before="156" w:after="156"/>
      </w:pPr>
      <w:bookmarkStart w:id="2" w:name="_Toc107678273"/>
      <w:r>
        <w:lastRenderedPageBreak/>
        <w:t>Introduction</w:t>
      </w:r>
      <w:bookmarkEnd w:id="2"/>
    </w:p>
    <w:p w14:paraId="21F233F0" w14:textId="2493EF91" w:rsidR="007B65E7" w:rsidRDefault="006B5861" w:rsidP="009625D5">
      <w:pPr>
        <w:pStyle w:val="a2"/>
      </w:pPr>
      <w:r>
        <w:rPr>
          <w:rFonts w:hint="eastAsia"/>
        </w:rPr>
        <w:t>A</w:t>
      </w:r>
      <w:r>
        <w:t xml:space="preserve"> </w:t>
      </w:r>
      <w:r w:rsidR="00C81481">
        <w:t xml:space="preserve">time series of a </w:t>
      </w:r>
      <w:r>
        <w:t>climate</w:t>
      </w:r>
      <w:r w:rsidR="00C81481">
        <w:t xml:space="preserve"> variable can be viewed as a single realization of a </w:t>
      </w:r>
      <w:r w:rsidR="00C81481" w:rsidRPr="00C81481">
        <w:t>stochastic proces</w:t>
      </w:r>
      <w:r w:rsidR="00C81481">
        <w:t xml:space="preserve">s </w:t>
      </w:r>
      <w:r w:rsidR="0020753D">
        <w:t>that</w:t>
      </w:r>
      <w:r w:rsidR="00C81481">
        <w:t xml:space="preserve"> represents the mechanism generating it. </w:t>
      </w:r>
      <w:r w:rsidR="004A0C09">
        <w:t xml:space="preserve">One goal of </w:t>
      </w:r>
      <w:r w:rsidR="0020753D">
        <w:t xml:space="preserve">the </w:t>
      </w:r>
      <w:r w:rsidR="004A0C09">
        <w:t xml:space="preserve">time-series </w:t>
      </w:r>
      <w:r w:rsidR="009D18CD">
        <w:t>a</w:t>
      </w:r>
      <w:r w:rsidR="004A0C09" w:rsidRPr="004A0C09">
        <w:t>nalysis</w:t>
      </w:r>
      <w:r w:rsidR="009D18CD">
        <w:t xml:space="preserve"> is to figure out (estimate) </w:t>
      </w:r>
      <w:r w:rsidR="0037173A">
        <w:t xml:space="preserve">the underlying mechanism of </w:t>
      </w:r>
      <w:r w:rsidR="00AB05D1">
        <w:rPr>
          <w:rFonts w:hint="eastAsia"/>
        </w:rPr>
        <w:t>the</w:t>
      </w:r>
      <w:r w:rsidR="00AB05D1">
        <w:t xml:space="preserve"> </w:t>
      </w:r>
      <w:r w:rsidR="0037173A">
        <w:t xml:space="preserve">time series. </w:t>
      </w:r>
      <w:r w:rsidR="00FC3F32">
        <w:t xml:space="preserve">It is </w:t>
      </w:r>
      <w:r w:rsidR="00F448A9">
        <w:t xml:space="preserve">usually </w:t>
      </w:r>
      <w:r w:rsidR="00F448A9" w:rsidRPr="00F448A9">
        <w:t>a daunting challenge</w:t>
      </w:r>
      <w:r w:rsidR="00F448A9">
        <w:t xml:space="preserve"> to accomplish this goal, </w:t>
      </w:r>
      <w:r w:rsidR="007E4096">
        <w:t xml:space="preserve">because </w:t>
      </w:r>
      <w:r w:rsidR="00AD7E2E">
        <w:t xml:space="preserve">of </w:t>
      </w:r>
      <w:r w:rsidR="00A77848">
        <w:t>the l</w:t>
      </w:r>
      <w:r w:rsidR="00573485" w:rsidRPr="00573485">
        <w:t>ack of high-quality observations</w:t>
      </w:r>
      <w:r w:rsidR="00A77848">
        <w:t xml:space="preserve"> (limited samples)</w:t>
      </w:r>
      <w:r w:rsidR="00AD7E2E">
        <w:t xml:space="preserve">, </w:t>
      </w:r>
      <w:r w:rsidR="00AD7E2E">
        <w:rPr>
          <w:rFonts w:hint="eastAsia"/>
        </w:rPr>
        <w:t>a</w:t>
      </w:r>
      <w:r w:rsidR="00AD7E2E" w:rsidRPr="00AD7E2E">
        <w:t>nd the non-linear and non-stationary nature of the process.</w:t>
      </w:r>
      <w:r w:rsidR="00473819">
        <w:t xml:space="preserve"> To alleviate this, </w:t>
      </w:r>
      <w:r w:rsidR="00DA5E68" w:rsidRPr="00DA5E68">
        <w:t xml:space="preserve">climatologists </w:t>
      </w:r>
      <w:r w:rsidR="00FD3FDF">
        <w:t xml:space="preserve">may </w:t>
      </w:r>
      <w:r w:rsidR="00DA5E68" w:rsidRPr="00DA5E68">
        <w:t xml:space="preserve">want to decompose the data generation mechanism into a </w:t>
      </w:r>
      <w:r w:rsidR="00D56BC4">
        <w:t xml:space="preserve">somewhat </w:t>
      </w:r>
      <w:r w:rsidR="00DA5E68" w:rsidRPr="00DA5E68">
        <w:t>deterministic component and a stochastic component</w:t>
      </w:r>
      <w:r w:rsidR="00A13F4A">
        <w:rPr>
          <w:rFonts w:hint="eastAsia"/>
        </w:rPr>
        <w:t>.</w:t>
      </w:r>
      <w:r w:rsidR="00631248">
        <w:t xml:space="preserve"> </w:t>
      </w:r>
      <w:r w:rsidR="00100521">
        <w:t>For</w:t>
      </w:r>
      <w:r w:rsidR="00582AD2">
        <w:t xml:space="preserve"> example, </w:t>
      </w:r>
      <w:r w:rsidR="00585C22" w:rsidRPr="00585C22">
        <w:t xml:space="preserve">if the time series of a variable exhibits </w:t>
      </w:r>
      <w:r w:rsidR="00294D57">
        <w:t>a</w:t>
      </w:r>
      <w:r w:rsidR="00585C22" w:rsidRPr="00585C22">
        <w:t xml:space="preserve"> pattern of annual </w:t>
      </w:r>
      <w:r w:rsidR="00AF4C85">
        <w:t>cycle</w:t>
      </w:r>
      <w:r w:rsidR="00585C22" w:rsidRPr="00585C22">
        <w:t xml:space="preserve"> </w:t>
      </w:r>
      <w:r w:rsidR="00A60911" w:rsidRPr="00A60911">
        <w:t>superimposed on a long-term trend</w:t>
      </w:r>
      <w:r w:rsidR="00585C22" w:rsidRPr="00585C22">
        <w:t>,</w:t>
      </w:r>
      <w:r w:rsidR="00582AD2">
        <w:t xml:space="preserve"> </w:t>
      </w:r>
      <w:r w:rsidR="008D2661">
        <w:t xml:space="preserve">one may want to </w:t>
      </w:r>
      <w:r w:rsidR="00485C83">
        <w:t>do the</w:t>
      </w:r>
      <w:r w:rsidR="00B913ED" w:rsidRPr="00B913ED">
        <w:t xml:space="preserve"> </w:t>
      </w:r>
      <w:bookmarkStart w:id="3" w:name="_Hlk107652782"/>
      <w:r w:rsidR="00212AD9">
        <w:t>(</w:t>
      </w:r>
      <w:r w:rsidR="00212AD9" w:rsidRPr="00212AD9">
        <w:rPr>
          <w:i/>
        </w:rPr>
        <w:t>additive</w:t>
      </w:r>
      <w:r w:rsidR="00212AD9" w:rsidRPr="00212AD9">
        <w:t>)</w:t>
      </w:r>
      <w:r w:rsidR="00212AD9" w:rsidRPr="00B913ED">
        <w:rPr>
          <w:i/>
        </w:rPr>
        <w:t xml:space="preserve"> </w:t>
      </w:r>
      <w:bookmarkStart w:id="4" w:name="_Hlk107653125"/>
      <w:r w:rsidR="00212AD9" w:rsidRPr="00B913ED">
        <w:rPr>
          <w:i/>
        </w:rPr>
        <w:t>classical decomposition</w:t>
      </w:r>
      <w:bookmarkEnd w:id="3"/>
      <w:bookmarkEnd w:id="4"/>
      <w:r w:rsidR="00FD41C1">
        <w:t>, which</w:t>
      </w:r>
      <w:r w:rsidR="00485C83">
        <w:t xml:space="preserve"> </w:t>
      </w:r>
      <w:r w:rsidR="000B1AD0">
        <w:t>decomposes</w:t>
      </w:r>
      <w:r w:rsidR="008D2661">
        <w:t xml:space="preserve"> its underlying process into a long-term trend component, a seasonal component, and </w:t>
      </w:r>
      <w:r w:rsidR="0020753D">
        <w:t>a residue component</w:t>
      </w:r>
      <w:r w:rsidR="006406D1">
        <w:t>.</w:t>
      </w:r>
      <w:r w:rsidR="00025833">
        <w:t xml:space="preserve"> </w:t>
      </w:r>
      <w:r w:rsidR="00BA008F">
        <w:t xml:space="preserve">This </w:t>
      </w:r>
      <w:r w:rsidR="00AB05D1">
        <w:t>paper</w:t>
      </w:r>
      <w:r w:rsidR="007B65E7">
        <w:t xml:space="preserve"> will focus on </w:t>
      </w:r>
      <w:r w:rsidR="00BA008F">
        <w:t xml:space="preserve">the analysis of </w:t>
      </w:r>
      <w:r w:rsidR="00021436">
        <w:t xml:space="preserve">this type of </w:t>
      </w:r>
      <w:r w:rsidR="0068726D">
        <w:t>variable</w:t>
      </w:r>
      <w:r w:rsidR="007B65E7">
        <w:t>.</w:t>
      </w:r>
    </w:p>
    <w:p w14:paraId="357A4F81" w14:textId="67633BFC" w:rsidR="009625D5" w:rsidRDefault="00F30304" w:rsidP="00B35CEC">
      <w:pPr>
        <w:pStyle w:val="a2"/>
      </w:pPr>
      <w:r>
        <w:t xml:space="preserve">From the </w:t>
      </w:r>
      <w:r w:rsidR="00D75CFB">
        <w:t xml:space="preserve">observed </w:t>
      </w:r>
      <w:r>
        <w:t xml:space="preserve">time series, </w:t>
      </w:r>
      <w:r w:rsidR="0028773F">
        <w:t xml:space="preserve">an estimate of the first two </w:t>
      </w:r>
      <w:r w:rsidR="00B95D1B" w:rsidRPr="00DA5E68">
        <w:t xml:space="preserve">deterministic </w:t>
      </w:r>
      <w:r w:rsidR="00012E75">
        <w:t>components</w:t>
      </w:r>
      <w:r w:rsidR="0028773F">
        <w:t xml:space="preserve"> can be drawn. </w:t>
      </w:r>
      <w:r w:rsidR="006C5B1B">
        <w:t xml:space="preserve">Once the </w:t>
      </w:r>
      <w:r w:rsidR="006C5B1B" w:rsidRPr="006C5B1B">
        <w:t xml:space="preserve">decomposition </w:t>
      </w:r>
      <w:r w:rsidR="006C5B1B">
        <w:t>is done, t</w:t>
      </w:r>
      <w:r w:rsidR="007A52E5">
        <w:t>he removal of</w:t>
      </w:r>
      <w:r w:rsidR="00B95D1B">
        <w:t xml:space="preserve"> the </w:t>
      </w:r>
      <w:r w:rsidR="00B95D1B" w:rsidRPr="00DA5E68">
        <w:t xml:space="preserve">deterministic </w:t>
      </w:r>
      <w:r w:rsidR="00B95D1B">
        <w:t xml:space="preserve">component from the original time series may </w:t>
      </w:r>
      <w:r w:rsidR="00982466">
        <w:t>facilitate</w:t>
      </w:r>
      <w:r w:rsidR="00B95D1B" w:rsidRPr="00B95D1B">
        <w:t xml:space="preserve"> the analysis of the remaining part</w:t>
      </w:r>
      <w:r w:rsidR="00B95D1B">
        <w:t>.</w:t>
      </w:r>
      <w:r w:rsidR="00B35CEC">
        <w:rPr>
          <w:rFonts w:hint="eastAsia"/>
        </w:rPr>
        <w:t xml:space="preserve"> </w:t>
      </w:r>
      <w:r w:rsidR="00C10A2B" w:rsidRPr="00C10A2B">
        <w:t xml:space="preserve">However, this decomposition may also produce </w:t>
      </w:r>
      <w:r w:rsidR="004E66E2" w:rsidRPr="004E66E2">
        <w:t>ambiguous</w:t>
      </w:r>
      <w:r w:rsidR="004E66E2">
        <w:t xml:space="preserve"> </w:t>
      </w:r>
      <w:r w:rsidR="00C10A2B" w:rsidRPr="00C10A2B">
        <w:t>results</w:t>
      </w:r>
      <w:r w:rsidR="005F71AD">
        <w:t xml:space="preserve">, since </w:t>
      </w:r>
      <w:r w:rsidR="005F71AD">
        <w:rPr>
          <w:rFonts w:hint="eastAsia"/>
        </w:rPr>
        <w:t>i</w:t>
      </w:r>
      <w:r w:rsidR="00D31D50">
        <w:t xml:space="preserve">t is </w:t>
      </w:r>
      <w:r w:rsidR="00267F66">
        <w:t>not easy</w:t>
      </w:r>
      <w:r w:rsidR="00D31D50">
        <w:t xml:space="preserve"> to distinguish </w:t>
      </w:r>
      <w:r w:rsidR="002F7908">
        <w:t xml:space="preserve">long-term </w:t>
      </w:r>
      <w:r w:rsidR="00BA008F">
        <w:t>trends</w:t>
      </w:r>
      <w:r w:rsidR="002F7908">
        <w:t xml:space="preserve"> and seasonal components from t</w:t>
      </w:r>
      <w:r w:rsidR="00241507">
        <w:t>he residue</w:t>
      </w:r>
      <w:r w:rsidR="00A672AB">
        <w:t xml:space="preserve"> component. </w:t>
      </w:r>
      <w:r w:rsidR="0022541D">
        <w:t xml:space="preserve">Different </w:t>
      </w:r>
      <w:r w:rsidR="00D650A9" w:rsidRPr="00D650A9">
        <w:t>decomposition</w:t>
      </w:r>
      <w:r w:rsidR="00D650A9">
        <w:t xml:space="preserve"> </w:t>
      </w:r>
      <w:r w:rsidR="00491116">
        <w:t>methods</w:t>
      </w:r>
      <w:r w:rsidR="00D650A9">
        <w:t xml:space="preserve"> may produce different results, </w:t>
      </w:r>
      <w:r w:rsidR="00B57107" w:rsidRPr="00B57107">
        <w:t>which may have implications for the classification and analysis of climate events.</w:t>
      </w:r>
    </w:p>
    <w:p w14:paraId="036916D1" w14:textId="5F014A23" w:rsidR="008F6E58" w:rsidRDefault="008F6E58" w:rsidP="00B35CEC">
      <w:pPr>
        <w:pStyle w:val="a2"/>
      </w:pPr>
      <w:r w:rsidRPr="006C5B1B">
        <w:t xml:space="preserve">There are at least </w:t>
      </w:r>
      <w:r>
        <w:t xml:space="preserve">three kinds of procedures that are commonly used for the </w:t>
      </w:r>
      <w:r w:rsidRPr="00212AD9">
        <w:t>classical decomposition</w:t>
      </w:r>
      <w:r>
        <w:t xml:space="preserve"> of a given time series. The first, which we call </w:t>
      </w:r>
      <w:r w:rsidRPr="00895501">
        <w:rPr>
          <w:i/>
        </w:rPr>
        <w:t>method-</w:t>
      </w:r>
      <w:r w:rsidRPr="00D313FA">
        <w:rPr>
          <w:i/>
        </w:rPr>
        <w:t>1</w:t>
      </w:r>
      <w:r>
        <w:t xml:space="preserve">, is to determine the long-term trend using either moving mean or locally linear regression, and then determine the seasonal cycle by </w:t>
      </w:r>
      <w:r w:rsidRPr="00AD050A">
        <w:t>averag</w:t>
      </w:r>
      <w:r>
        <w:t>ing</w:t>
      </w:r>
      <w:r w:rsidRPr="00AD050A">
        <w:t xml:space="preserve"> the state </w:t>
      </w:r>
      <w:r>
        <w:t>of the detrended time series concerning</w:t>
      </w:r>
      <w:r w:rsidRPr="00AD050A">
        <w:t xml:space="preserve"> </w:t>
      </w:r>
      <w:r>
        <w:t xml:space="preserve">a </w:t>
      </w:r>
      <w:r w:rsidRPr="00AD050A">
        <w:t>fixed phase of the cycle</w:t>
      </w:r>
      <w:r>
        <w:t xml:space="preserve">, or by fitting the detrended time series to a sum of sines and cosines. The second, which we call </w:t>
      </w:r>
      <w:r w:rsidRPr="00D313FA">
        <w:rPr>
          <w:i/>
        </w:rPr>
        <w:t>method-2</w:t>
      </w:r>
      <w:r>
        <w:t>, is to do method-1 i</w:t>
      </w:r>
      <w:r w:rsidRPr="004B541A">
        <w:t>teratively</w:t>
      </w:r>
      <w:r>
        <w:t xml:space="preserve">, that is, update the estimated trend using the </w:t>
      </w:r>
      <w:proofErr w:type="spellStart"/>
      <w:r>
        <w:t>d</w:t>
      </w:r>
      <w:r w:rsidRPr="00881910">
        <w:t>eseasonalize</w:t>
      </w:r>
      <w:r>
        <w:t>d</w:t>
      </w:r>
      <w:proofErr w:type="spellEnd"/>
      <w:r>
        <w:t xml:space="preserve"> series, </w:t>
      </w:r>
      <w:r w:rsidR="00BC6BA4">
        <w:t xml:space="preserve">and </w:t>
      </w:r>
      <w:r>
        <w:t xml:space="preserve">then update the estimated seasonal cycle using the newly detrended series, and so on, until convergence </w:t>
      </w:r>
      <w:r w:rsidR="0050358D">
        <w:t>criteria are</w:t>
      </w:r>
      <w:r>
        <w:t xml:space="preserve"> </w:t>
      </w:r>
      <w:r w:rsidR="0050358D">
        <w:t>met</w:t>
      </w:r>
      <w:r>
        <w:t xml:space="preserve">. The third, which we call </w:t>
      </w:r>
      <w:r w:rsidRPr="003713B1">
        <w:rPr>
          <w:i/>
        </w:rPr>
        <w:t>method-3</w:t>
      </w:r>
      <w:r>
        <w:t xml:space="preserve">, </w:t>
      </w:r>
      <w:r w:rsidRPr="00B35BC3">
        <w:t xml:space="preserve">is to </w:t>
      </w:r>
      <w:r>
        <w:t>determine the long-term trend and seasonal components s</w:t>
      </w:r>
      <w:r w:rsidRPr="00B35BC3">
        <w:t>imultaneously</w:t>
      </w:r>
      <w:r>
        <w:t xml:space="preserve">, by </w:t>
      </w:r>
      <w:r w:rsidRPr="00B35BC3">
        <w:t>fit</w:t>
      </w:r>
      <w:r>
        <w:t>ting</w:t>
      </w:r>
      <w:r w:rsidRPr="00B35BC3">
        <w:t xml:space="preserve"> the time series </w:t>
      </w:r>
      <w:r>
        <w:t>to</w:t>
      </w:r>
      <w:r w:rsidRPr="00B35BC3">
        <w:t xml:space="preserve"> a function containing a </w:t>
      </w:r>
      <w:r w:rsidR="00361D60">
        <w:t xml:space="preserve">global </w:t>
      </w:r>
      <w:r w:rsidRPr="00B35BC3">
        <w:t>linear trend term and some sin</w:t>
      </w:r>
      <w:r>
        <w:t>e</w:t>
      </w:r>
      <w:r w:rsidRPr="00B35BC3">
        <w:t xml:space="preserve"> and cosine terms.</w:t>
      </w:r>
    </w:p>
    <w:p w14:paraId="382F3439" w14:textId="011C6988" w:rsidR="00AC29A9" w:rsidRPr="00BE6B7B" w:rsidRDefault="00AC29A9" w:rsidP="00BE6B7B">
      <w:pPr>
        <w:pStyle w:val="a2"/>
      </w:pPr>
      <w:r w:rsidRPr="00BE6B7B">
        <w:t xml:space="preserve">Previous studies </w:t>
      </w:r>
      <w:r w:rsidR="00592D47" w:rsidRPr="00BE6B7B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 </w:instrText>
      </w:r>
      <w:r w:rsidR="0073488C">
        <w:fldChar w:fldCharType="begin">
          <w:fldData xml:space="preserve">PEVuZE5vdGU+PENpdGU+PEF1dGhvcj5DaGVuPC9BdXRob3I+PFllYXI+MjAyMTwvWWVhcj48UmVj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</w:fldData>
        </w:fldChar>
      </w:r>
      <w:r w:rsidR="0073488C">
        <w:instrText xml:space="preserve"> ADDIN EN.CITE.DATA </w:instrText>
      </w:r>
      <w:r w:rsidR="0073488C">
        <w:fldChar w:fldCharType="end"/>
      </w:r>
      <w:r w:rsidR="00592D47" w:rsidRPr="00BE6B7B">
        <w:fldChar w:fldCharType="separate"/>
      </w:r>
      <w:r w:rsidR="0073488C">
        <w:rPr>
          <w:noProof/>
        </w:rPr>
        <w:t>(</w:t>
      </w:r>
      <w:hyperlink w:anchor="_ENREF_1" w:tooltip="Chen, 2021 #2" w:history="1">
        <w:r w:rsidR="00F12F2A" w:rsidRPr="00F12F2A">
          <w:rPr>
            <w:rStyle w:val="aa"/>
            <w:rFonts w:eastAsiaTheme="minorEastAsia"/>
          </w:rPr>
          <w:t>Chen &amp; Li, 2021</w:t>
        </w:r>
      </w:hyperlink>
      <w:r w:rsidR="0073488C">
        <w:rPr>
          <w:noProof/>
        </w:rPr>
        <w:t xml:space="preserve">; </w:t>
      </w:r>
      <w:hyperlink w:anchor="_ENREF_2" w:tooltip="Findley, 1998 #5" w:history="1">
        <w:r w:rsidR="00F12F2A" w:rsidRPr="00F12F2A">
          <w:rPr>
            <w:rStyle w:val="aa"/>
            <w:rFonts w:eastAsiaTheme="minorEastAsia"/>
          </w:rPr>
          <w:t>Findley et al., 1998</w:t>
        </w:r>
      </w:hyperlink>
      <w:r w:rsidR="0073488C">
        <w:rPr>
          <w:noProof/>
        </w:rPr>
        <w:t xml:space="preserve">; </w:t>
      </w:r>
      <w:hyperlink w:anchor="_ENREF_3" w:tooltip="Narapusetty, 2009 #3" w:history="1">
        <w:r w:rsidR="00F12F2A" w:rsidRPr="00F12F2A">
          <w:rPr>
            <w:rStyle w:val="aa"/>
            <w:rFonts w:eastAsiaTheme="minorEastAsia"/>
          </w:rPr>
          <w:t>Narapusetty et al., 2009</w:t>
        </w:r>
      </w:hyperlink>
      <w:r w:rsidR="0073488C">
        <w:rPr>
          <w:noProof/>
        </w:rPr>
        <w:t xml:space="preserve">; </w:t>
      </w:r>
      <w:hyperlink w:anchor="_ENREF_4" w:tooltip="Pezzulli, 2005 #6" w:history="1">
        <w:r w:rsidR="00F12F2A" w:rsidRPr="00F12F2A">
          <w:rPr>
            <w:rStyle w:val="aa"/>
            <w:rFonts w:eastAsiaTheme="minorEastAsia"/>
          </w:rPr>
          <w:t>Pezzulli et al., 2005</w:t>
        </w:r>
      </w:hyperlink>
      <w:r w:rsidR="0073488C">
        <w:rPr>
          <w:noProof/>
        </w:rPr>
        <w:t xml:space="preserve">; </w:t>
      </w:r>
      <w:hyperlink w:anchor="_ENREF_5" w:tooltip="Wu, 2007 #4" w:history="1">
        <w:r w:rsidR="00F12F2A" w:rsidRPr="00F12F2A">
          <w:rPr>
            <w:rStyle w:val="aa"/>
            <w:rFonts w:eastAsiaTheme="minorEastAsia"/>
          </w:rPr>
          <w:t>Wu et al., 2007</w:t>
        </w:r>
      </w:hyperlink>
      <w:r w:rsidR="0073488C">
        <w:rPr>
          <w:noProof/>
        </w:rPr>
        <w:t>)</w:t>
      </w:r>
      <w:r w:rsidR="00592D47" w:rsidRPr="00BE6B7B">
        <w:fldChar w:fldCharType="end"/>
      </w:r>
      <w:r w:rsidRPr="00BE6B7B">
        <w:t>…</w:t>
      </w:r>
      <w:r w:rsidR="0039147F" w:rsidRPr="00BE6B7B">
        <w:t xml:space="preserve"> </w:t>
      </w:r>
      <w:r w:rsidR="0039147F" w:rsidRPr="00BE6B7B">
        <w:rPr>
          <w:rFonts w:hint="eastAsia"/>
        </w:rPr>
        <w:t>(</w:t>
      </w:r>
      <w:r w:rsidR="0039147F" w:rsidRPr="00BE6B7B">
        <w:rPr>
          <w:rFonts w:hint="eastAsia"/>
        </w:rPr>
        <w:t>文献综述待补充</w:t>
      </w:r>
      <w:r w:rsidR="00EA4FFE" w:rsidRPr="00BE6B7B">
        <w:t xml:space="preserve">. </w:t>
      </w:r>
      <w:r w:rsidR="0039147F" w:rsidRPr="00BE6B7B">
        <w:t>)</w:t>
      </w:r>
      <w:r w:rsidR="00431FF5" w:rsidRPr="00BE6B7B">
        <w:rPr>
          <w:rFonts w:hint="eastAsia"/>
        </w:rPr>
        <w:t>.</w:t>
      </w:r>
      <w:r w:rsidR="00431FF5" w:rsidRPr="00BE6B7B">
        <w:t xml:space="preserve"> However, </w:t>
      </w:r>
      <w:r w:rsidR="00B07871" w:rsidRPr="00BE6B7B">
        <w:t xml:space="preserve">few of those </w:t>
      </w:r>
      <w:r w:rsidR="005E5C68" w:rsidRPr="00BE6B7B">
        <w:rPr>
          <w:rFonts w:hint="eastAsia"/>
        </w:rPr>
        <w:t>.</w:t>
      </w:r>
      <w:r w:rsidR="005E5C68" w:rsidRPr="00BE6B7B">
        <w:t>.</w:t>
      </w:r>
      <w:r w:rsidR="00205A87" w:rsidRPr="00BE6B7B">
        <w:rPr>
          <w:rFonts w:hint="eastAsia"/>
        </w:rPr>
        <w:t>.</w:t>
      </w:r>
      <w:r w:rsidR="00205A87" w:rsidRPr="00BE6B7B">
        <w:t xml:space="preserve"> </w:t>
      </w:r>
      <w:r w:rsidR="00B447B4" w:rsidRPr="00BE6B7B">
        <w:t>(</w:t>
      </w:r>
      <w:r w:rsidR="00B447B4" w:rsidRPr="00BE6B7B">
        <w:rPr>
          <w:rFonts w:hint="eastAsia"/>
        </w:rPr>
        <w:t>研究</w:t>
      </w:r>
      <w:r w:rsidR="00B447B4" w:rsidRPr="00BE6B7B">
        <w:rPr>
          <w:rFonts w:hint="eastAsia"/>
        </w:rPr>
        <w:t>g</w:t>
      </w:r>
      <w:r w:rsidR="00B447B4" w:rsidRPr="00BE6B7B">
        <w:t>ap</w:t>
      </w:r>
      <w:r w:rsidR="00B447B4" w:rsidRPr="00BE6B7B">
        <w:rPr>
          <w:rFonts w:hint="eastAsia"/>
        </w:rPr>
        <w:t>待补充</w:t>
      </w:r>
      <w:r w:rsidR="00B447B4" w:rsidRPr="00BE6B7B">
        <w:t>)</w:t>
      </w:r>
      <w:r w:rsidR="005E5C68" w:rsidRPr="00BE6B7B">
        <w:t>.</w:t>
      </w:r>
      <w:r w:rsidR="00B447B4" w:rsidRPr="00BE6B7B">
        <w:t xml:space="preserve"> </w:t>
      </w:r>
      <w:r w:rsidR="00122BC6" w:rsidRPr="00BE6B7B">
        <w:t>The purpose of this paper is to compare several commonly used</w:t>
      </w:r>
      <w:r w:rsidR="002D4D51">
        <w:t xml:space="preserve"> classical</w:t>
      </w:r>
      <w:r w:rsidR="00122BC6" w:rsidRPr="00BE6B7B">
        <w:t xml:space="preserve"> decomposition </w:t>
      </w:r>
      <w:r w:rsidR="002D4D51">
        <w:rPr>
          <w:rFonts w:hint="eastAsia"/>
        </w:rPr>
        <w:t>(</w:t>
      </w:r>
      <w:r w:rsidR="002D4D51">
        <w:t xml:space="preserve">seasonal adjustment) </w:t>
      </w:r>
      <w:r w:rsidR="00122BC6" w:rsidRPr="00BE6B7B">
        <w:t xml:space="preserve">methods </w:t>
      </w:r>
      <w:r w:rsidR="000D6A7D" w:rsidRPr="00BE6B7B">
        <w:t>systematically</w:t>
      </w:r>
      <w:r w:rsidR="00122BC6" w:rsidRPr="00BE6B7B">
        <w:t xml:space="preserve"> </w:t>
      </w:r>
      <w:r w:rsidR="00C052B4" w:rsidRPr="00BE6B7B">
        <w:t>and to provide suggestions for future research.</w:t>
      </w:r>
    </w:p>
    <w:p w14:paraId="355AF166" w14:textId="0D6BA9B4" w:rsidR="00C25468" w:rsidRPr="00BE6B7B" w:rsidRDefault="008164B4" w:rsidP="00BE6B7B">
      <w:pPr>
        <w:pStyle w:val="a2"/>
      </w:pPr>
      <w:r w:rsidRPr="00BE6B7B">
        <w:t xml:space="preserve">This paper is organized as </w:t>
      </w:r>
      <w:r w:rsidR="008F6E58" w:rsidRPr="00BE6B7B">
        <w:t>follows</w:t>
      </w:r>
      <w:r w:rsidRPr="00BE6B7B">
        <w:t>.</w:t>
      </w:r>
      <w:r w:rsidRPr="00BE6B7B">
        <w:rPr>
          <w:rFonts w:hint="eastAsia"/>
        </w:rPr>
        <w:t xml:space="preserve"> </w:t>
      </w:r>
      <w:r w:rsidR="00C25468" w:rsidRPr="00BE6B7B">
        <w:rPr>
          <w:rFonts w:hint="eastAsia"/>
        </w:rPr>
        <w:t>(</w:t>
      </w:r>
      <w:r w:rsidR="008F6E58" w:rsidRPr="00BE6B7B">
        <w:t xml:space="preserve">the </w:t>
      </w:r>
      <w:r w:rsidR="00C25468" w:rsidRPr="00BE6B7B">
        <w:t>plan of</w:t>
      </w:r>
      <w:r w:rsidR="005D26F1" w:rsidRPr="00BE6B7B">
        <w:t xml:space="preserve"> development</w:t>
      </w:r>
      <w:r w:rsidR="005D26F1" w:rsidRPr="00BE6B7B">
        <w:rPr>
          <w:rFonts w:hint="eastAsia"/>
        </w:rPr>
        <w:t>待补充</w:t>
      </w:r>
      <w:r w:rsidR="00C25468" w:rsidRPr="00BE6B7B">
        <w:t>)</w:t>
      </w:r>
    </w:p>
    <w:p w14:paraId="77377E12" w14:textId="0A313CE8" w:rsidR="00144958" w:rsidRDefault="00E508E9" w:rsidP="00144958">
      <w:pPr>
        <w:pStyle w:val="1"/>
        <w:spacing w:before="156" w:after="156"/>
      </w:pPr>
      <w:bookmarkStart w:id="5" w:name="_Toc107678274"/>
      <w:r>
        <w:rPr>
          <w:rFonts w:hint="eastAsia"/>
        </w:rPr>
        <w:t>Data</w:t>
      </w:r>
      <w:r>
        <w:t xml:space="preserve"> and </w:t>
      </w:r>
      <w:r>
        <w:rPr>
          <w:rFonts w:hint="eastAsia"/>
        </w:rPr>
        <w:t>M</w:t>
      </w:r>
      <w:r>
        <w:t>ethod</w:t>
      </w:r>
      <w:bookmarkEnd w:id="5"/>
    </w:p>
    <w:p w14:paraId="1DFA5152" w14:textId="3E5C6235" w:rsidR="00755DE9" w:rsidRPr="00755DE9" w:rsidRDefault="00755DE9" w:rsidP="00755DE9">
      <w:pPr>
        <w:pStyle w:val="21"/>
      </w:pPr>
      <w:bookmarkStart w:id="6" w:name="_Toc107678275"/>
      <w:r>
        <w:rPr>
          <w:rFonts w:hint="eastAsia"/>
        </w:rPr>
        <w:t>D</w:t>
      </w:r>
      <w:r>
        <w:t>ata</w:t>
      </w:r>
      <w:bookmarkEnd w:id="6"/>
    </w:p>
    <w:p w14:paraId="577851BA" w14:textId="4F598FCC" w:rsidR="00144958" w:rsidRDefault="00963E57" w:rsidP="003E5B91">
      <w:pPr>
        <w:pStyle w:val="21"/>
      </w:pPr>
      <w:bookmarkStart w:id="7" w:name="_Toc107678276"/>
      <w:r>
        <w:rPr>
          <w:rFonts w:hint="eastAsia"/>
        </w:rPr>
        <w:t>C</w:t>
      </w:r>
      <w:bookmarkStart w:id="8" w:name="_GoBack"/>
      <w:bookmarkEnd w:id="8"/>
      <w:r w:rsidRPr="00803A13">
        <w:t>lassical decomposition</w:t>
      </w:r>
      <w:bookmarkEnd w:id="7"/>
    </w:p>
    <w:p w14:paraId="384FDB5C" w14:textId="036850C6" w:rsidR="003D4D0E" w:rsidRDefault="003D4D0E" w:rsidP="009625D5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方法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995D12">
        <w:rPr>
          <w:rFonts w:hint="eastAsia"/>
        </w:rPr>
        <w:t>先局部线性回归决定</w:t>
      </w:r>
      <w:r w:rsidR="00995D12">
        <w:rPr>
          <w:rFonts w:hint="eastAsia"/>
        </w:rPr>
        <w:t>t</w:t>
      </w:r>
      <w:r w:rsidR="00995D12">
        <w:t>rend</w:t>
      </w:r>
      <w:r w:rsidR="00995D12">
        <w:rPr>
          <w:rFonts w:hint="eastAsia"/>
        </w:rPr>
        <w:t>，再简单平均求</w:t>
      </w:r>
      <w:r w:rsidR="00995D12">
        <w:rPr>
          <w:rFonts w:hint="eastAsia"/>
        </w:rPr>
        <w:t>seasonal</w:t>
      </w:r>
      <w:r w:rsidR="00995D12">
        <w:t xml:space="preserve"> cycle</w:t>
      </w:r>
      <w:r>
        <w:t>]</w:t>
      </w:r>
    </w:p>
    <w:p w14:paraId="656A572C" w14:textId="4A2D8376" w:rsidR="00577C11" w:rsidRDefault="00577C11" w:rsidP="009625D5">
      <w:pPr>
        <w:pStyle w:val="a2"/>
      </w:pPr>
      <w:r>
        <w:rPr>
          <w:rFonts w:hint="eastAsia"/>
        </w:rPr>
        <w:t>[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2</w:t>
      </w:r>
      <w:r w:rsidR="00124E99">
        <w:rPr>
          <w:rFonts w:hint="eastAsia"/>
        </w:rPr>
        <w:t>：</w:t>
      </w:r>
      <w:r w:rsidR="00CC5C1F">
        <w:rPr>
          <w:rFonts w:hint="eastAsia"/>
        </w:rPr>
        <w:t>在</w:t>
      </w:r>
      <w:r w:rsidR="00124E99">
        <w:rPr>
          <w:rFonts w:hint="eastAsia"/>
        </w:rPr>
        <w:t>方法</w:t>
      </w:r>
      <w:r w:rsidR="00124E99">
        <w:rPr>
          <w:rFonts w:hint="eastAsia"/>
        </w:rPr>
        <w:t>1</w:t>
      </w:r>
      <w:r w:rsidR="00CC5C1F">
        <w:rPr>
          <w:rFonts w:hint="eastAsia"/>
        </w:rPr>
        <w:t>的基础上</w:t>
      </w:r>
      <w:r w:rsidR="003C3E2F">
        <w:rPr>
          <w:rFonts w:hint="eastAsia"/>
        </w:rPr>
        <w:t>，</w:t>
      </w:r>
      <w:r w:rsidR="00CC5C1F">
        <w:rPr>
          <w:rFonts w:hint="eastAsia"/>
        </w:rPr>
        <w:t>再</w:t>
      </w:r>
      <w:r w:rsidR="00B4329C">
        <w:rPr>
          <w:rFonts w:hint="eastAsia"/>
        </w:rPr>
        <w:t>迭代</w:t>
      </w:r>
      <w:r w:rsidR="00CC5C1F">
        <w:rPr>
          <w:rFonts w:hint="eastAsia"/>
        </w:rPr>
        <w:t>一</w:t>
      </w:r>
      <w:r w:rsidR="006B597F">
        <w:rPr>
          <w:rFonts w:hint="eastAsia"/>
        </w:rPr>
        <w:t>次</w:t>
      </w:r>
      <w:r w:rsidR="00124E99">
        <w:rPr>
          <w:rFonts w:hint="eastAsia"/>
        </w:rPr>
        <w:t>]</w:t>
      </w:r>
    </w:p>
    <w:p w14:paraId="09851EBE" w14:textId="6870351B" w:rsidR="00124E99" w:rsidRDefault="00124E99" w:rsidP="009625D5">
      <w:pPr>
        <w:pStyle w:val="a2"/>
      </w:pPr>
      <w:r>
        <w:rPr>
          <w:rFonts w:hint="eastAsia"/>
        </w:rPr>
        <w:lastRenderedPageBreak/>
        <w:t>[</w:t>
      </w:r>
      <w:r>
        <w:rPr>
          <w:rFonts w:hint="eastAsia"/>
        </w:rPr>
        <w:t>方法</w:t>
      </w:r>
      <w:r>
        <w:rPr>
          <w:rFonts w:hint="eastAsia"/>
        </w:rPr>
        <w:t>3</w:t>
      </w:r>
      <w:r>
        <w:rPr>
          <w:rFonts w:hint="eastAsia"/>
        </w:rPr>
        <w:t>：用全局回归，同时决定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和</w:t>
      </w:r>
      <w:r>
        <w:rPr>
          <w:rFonts w:hint="eastAsia"/>
        </w:rPr>
        <w:t>s</w:t>
      </w:r>
      <w:r>
        <w:t>easonal cycle]</w:t>
      </w:r>
    </w:p>
    <w:p w14:paraId="4A27CDDC" w14:textId="7B97D4F8" w:rsidR="009C1BE7" w:rsidRDefault="00F541CA" w:rsidP="009C1BE7">
      <w:pPr>
        <w:pStyle w:val="21"/>
      </w:pPr>
      <w:bookmarkStart w:id="9" w:name="_Toc107678277"/>
      <w:r>
        <w:rPr>
          <w:rFonts w:hint="eastAsia"/>
        </w:rPr>
        <w:t>Experiment</w:t>
      </w:r>
      <w:r>
        <w:t xml:space="preserve"> </w:t>
      </w:r>
      <w:r w:rsidR="003A5E86">
        <w:t>S</w:t>
      </w:r>
      <w:r>
        <w:rPr>
          <w:rFonts w:hint="eastAsia"/>
        </w:rPr>
        <w:t>et</w:t>
      </w:r>
      <w:r>
        <w:t>up</w:t>
      </w:r>
      <w:bookmarkEnd w:id="9"/>
    </w:p>
    <w:p w14:paraId="2F9ABDA6" w14:textId="450BB4CE" w:rsidR="00F3084D" w:rsidRDefault="00FC7929" w:rsidP="00516210">
      <w:pPr>
        <w:pStyle w:val="31"/>
      </w:pPr>
      <w:bookmarkStart w:id="10" w:name="_Toc107678278"/>
      <w:r>
        <w:t>I</w:t>
      </w:r>
      <w:r w:rsidR="00516210" w:rsidRPr="00516210">
        <w:t>dealized time series</w:t>
      </w:r>
      <w:bookmarkEnd w:id="10"/>
    </w:p>
    <w:p w14:paraId="315380A9" w14:textId="14214D0E" w:rsidR="00F3084D" w:rsidRDefault="00F3084D" w:rsidP="00D31B56">
      <w:pPr>
        <w:pStyle w:val="41"/>
      </w:pPr>
      <w:r>
        <w:rPr>
          <w:rFonts w:hint="eastAsia"/>
        </w:rPr>
        <w:t>第</w:t>
      </w:r>
      <w:r>
        <w:rPr>
          <w:rFonts w:hint="eastAsia"/>
        </w:rPr>
        <w:t>1</w:t>
      </w:r>
      <w:r>
        <w:rPr>
          <w:rFonts w:hint="eastAsia"/>
        </w:rPr>
        <w:t>组</w:t>
      </w:r>
      <w:r w:rsidR="002F4794">
        <w:rPr>
          <w:rFonts w:hint="eastAsia"/>
        </w:rPr>
        <w:t>（理想仿真）</w:t>
      </w:r>
      <w:r>
        <w:rPr>
          <w:rFonts w:hint="eastAsia"/>
        </w:rPr>
        <w:t>，对</w:t>
      </w:r>
      <w:r w:rsidR="00161075">
        <w:rPr>
          <w:rFonts w:hint="eastAsia"/>
        </w:rPr>
        <w:t>多项式</w:t>
      </w:r>
      <w:r>
        <w:rPr>
          <w:rFonts w:hint="eastAsia"/>
        </w:rPr>
        <w:t>t</w:t>
      </w:r>
      <w:r>
        <w:t>rend</w:t>
      </w:r>
      <w:r>
        <w:rPr>
          <w:rFonts w:hint="eastAsia"/>
        </w:rPr>
        <w:t>的次数</w:t>
      </w:r>
      <w:r w:rsidR="00EF34A3">
        <w:rPr>
          <w:rFonts w:hint="eastAsia"/>
        </w:rPr>
        <w:t>和余项</w:t>
      </w:r>
      <w:r>
        <w:rPr>
          <w:rFonts w:hint="eastAsia"/>
        </w:rPr>
        <w:t>的敏感性</w:t>
      </w:r>
      <w:r>
        <w:t>.</w:t>
      </w:r>
    </w:p>
    <w:p w14:paraId="0F05D6ED" w14:textId="7847F0D5" w:rsidR="00575109" w:rsidRDefault="0074747E" w:rsidP="0074747E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6E761B">
        <w:rPr>
          <w:rFonts w:hint="eastAsia"/>
        </w:rPr>
        <w:t>线性</w:t>
      </w:r>
      <w:r w:rsidR="004510E5">
        <w:rPr>
          <w:rFonts w:hint="eastAsia"/>
        </w:rPr>
        <w:t>/</w:t>
      </w:r>
      <w:r w:rsidR="004510E5">
        <w:rPr>
          <w:rFonts w:hint="eastAsia"/>
        </w:rPr>
        <w:t>二次</w:t>
      </w:r>
      <w:r w:rsidR="006E761B">
        <w:rPr>
          <w:rFonts w:hint="eastAsia"/>
        </w:rPr>
        <w:t>t</w:t>
      </w:r>
      <w:r w:rsidR="006E761B">
        <w:t>rend</w:t>
      </w:r>
      <w:r w:rsidR="006F185B">
        <w:t xml:space="preserve"> </w:t>
      </w:r>
      <w:r w:rsidR="006E761B">
        <w:t>+</w:t>
      </w:r>
      <w:r w:rsidR="006F185B">
        <w:t xml:space="preserve"> </w:t>
      </w:r>
      <w:r w:rsidR="006E761B">
        <w:t>1</w:t>
      </w:r>
      <w:r w:rsidR="006E761B">
        <w:rPr>
          <w:rFonts w:hint="eastAsia"/>
        </w:rPr>
        <w:t>年周期信号</w:t>
      </w:r>
      <w:r w:rsidR="006F185B">
        <w:rPr>
          <w:rFonts w:hint="eastAsia"/>
        </w:rPr>
        <w:t xml:space="preserve"> </w:t>
      </w:r>
      <w:r w:rsidR="006E761B">
        <w:rPr>
          <w:rFonts w:hint="eastAsia"/>
        </w:rPr>
        <w:t>+</w:t>
      </w:r>
      <w:r w:rsidR="006F185B">
        <w:t xml:space="preserve"> </w:t>
      </w:r>
      <w:r w:rsidR="006E761B">
        <w:rPr>
          <w:rFonts w:hint="eastAsia"/>
        </w:rPr>
        <w:t>噪声</w:t>
      </w:r>
      <w:r w:rsidR="006E761B">
        <w:rPr>
          <w:rFonts w:hint="eastAsia"/>
        </w:rPr>
        <w:t>.</w:t>
      </w:r>
      <w:r w:rsidR="00EF34A3">
        <w:rPr>
          <w:rFonts w:hint="eastAsia"/>
        </w:rPr>
        <w:t>（</w:t>
      </w:r>
      <w:r w:rsidR="00EF34A3">
        <w:rPr>
          <w:rFonts w:hint="eastAsia"/>
        </w:rPr>
        <w:t>2</w:t>
      </w:r>
      <w:r w:rsidR="00EF34A3">
        <w:rPr>
          <w:rFonts w:hint="eastAsia"/>
        </w:rPr>
        <w:t>）线性</w:t>
      </w:r>
      <w:r w:rsidR="00EF34A3">
        <w:rPr>
          <w:rFonts w:hint="eastAsia"/>
        </w:rPr>
        <w:t>/</w:t>
      </w:r>
      <w:r w:rsidR="00EF34A3">
        <w:rPr>
          <w:rFonts w:hint="eastAsia"/>
        </w:rPr>
        <w:t>二次</w:t>
      </w:r>
      <w:r w:rsidR="00EF34A3">
        <w:rPr>
          <w:rFonts w:hint="eastAsia"/>
        </w:rPr>
        <w:t>t</w:t>
      </w:r>
      <w:r w:rsidR="00EF34A3">
        <w:t>rend</w:t>
      </w:r>
      <w:r w:rsidR="006F185B">
        <w:t xml:space="preserve"> </w:t>
      </w:r>
      <w:r w:rsidR="00EF34A3">
        <w:t>+</w:t>
      </w:r>
      <w:r w:rsidR="006F185B">
        <w:t xml:space="preserve"> </w:t>
      </w:r>
      <w:r w:rsidR="00EF34A3">
        <w:t>1</w:t>
      </w:r>
      <w:r w:rsidR="00EF34A3">
        <w:rPr>
          <w:rFonts w:hint="eastAsia"/>
        </w:rPr>
        <w:t>年周期信号</w:t>
      </w:r>
      <w:r w:rsidR="006F185B">
        <w:rPr>
          <w:rFonts w:hint="eastAsia"/>
        </w:rPr>
        <w:t xml:space="preserve"> </w:t>
      </w:r>
      <w:r w:rsidR="00EF34A3">
        <w:rPr>
          <w:rFonts w:hint="eastAsia"/>
        </w:rPr>
        <w:t>+</w:t>
      </w:r>
      <w:r w:rsidR="006F185B">
        <w:t xml:space="preserve"> </w:t>
      </w:r>
      <w:r w:rsidR="00EF34A3">
        <w:rPr>
          <w:rFonts w:hint="eastAsia"/>
        </w:rPr>
        <w:t>4</w:t>
      </w:r>
      <w:r w:rsidR="00EF34A3">
        <w:t>.</w:t>
      </w:r>
      <w:r w:rsidR="006479AA">
        <w:t>3</w:t>
      </w:r>
      <w:r w:rsidR="00EF34A3">
        <w:rPr>
          <w:rFonts w:hint="eastAsia"/>
        </w:rPr>
        <w:t>年周期信号</w:t>
      </w:r>
      <w:r w:rsidR="00EF34A3">
        <w:rPr>
          <w:rFonts w:hint="eastAsia"/>
        </w:rPr>
        <w:t>.</w:t>
      </w:r>
      <w:r w:rsidR="00EF34A3">
        <w:rPr>
          <w:rFonts w:hint="eastAsia"/>
        </w:rPr>
        <w:t>（</w:t>
      </w:r>
      <w:r w:rsidR="00EF34A3">
        <w:rPr>
          <w:rFonts w:hint="eastAsia"/>
        </w:rPr>
        <w:t>3</w:t>
      </w:r>
      <w:r w:rsidR="00EF34A3">
        <w:rPr>
          <w:rFonts w:hint="eastAsia"/>
        </w:rPr>
        <w:t>）线性</w:t>
      </w:r>
      <w:r w:rsidR="00EF34A3">
        <w:rPr>
          <w:rFonts w:hint="eastAsia"/>
        </w:rPr>
        <w:t>/</w:t>
      </w:r>
      <w:r w:rsidR="00EF34A3">
        <w:rPr>
          <w:rFonts w:hint="eastAsia"/>
        </w:rPr>
        <w:t>二次</w:t>
      </w:r>
      <w:r w:rsidR="00EF34A3">
        <w:rPr>
          <w:rFonts w:hint="eastAsia"/>
        </w:rPr>
        <w:t>t</w:t>
      </w:r>
      <w:r w:rsidR="00EF34A3">
        <w:t>rend</w:t>
      </w:r>
      <w:r w:rsidR="006F185B">
        <w:t xml:space="preserve"> </w:t>
      </w:r>
      <w:r w:rsidR="00EF34A3">
        <w:t>+</w:t>
      </w:r>
      <w:r w:rsidR="006F185B">
        <w:t xml:space="preserve"> </w:t>
      </w:r>
      <w:r w:rsidR="00EF34A3">
        <w:t>1</w:t>
      </w:r>
      <w:r w:rsidR="00EF34A3">
        <w:rPr>
          <w:rFonts w:hint="eastAsia"/>
        </w:rPr>
        <w:t>年周期信号</w:t>
      </w:r>
      <w:r w:rsidR="006F185B">
        <w:rPr>
          <w:rFonts w:hint="eastAsia"/>
        </w:rPr>
        <w:t xml:space="preserve"> </w:t>
      </w:r>
      <w:r w:rsidR="00EF34A3">
        <w:rPr>
          <w:rFonts w:hint="eastAsia"/>
        </w:rPr>
        <w:t>+</w:t>
      </w:r>
      <w:r w:rsidR="006F185B">
        <w:t xml:space="preserve"> </w:t>
      </w:r>
      <w:r w:rsidR="00EF34A3">
        <w:rPr>
          <w:rFonts w:hint="eastAsia"/>
        </w:rPr>
        <w:t>4</w:t>
      </w:r>
      <w:r w:rsidR="00EF34A3">
        <w:t>.</w:t>
      </w:r>
      <w:r w:rsidR="006479AA">
        <w:t>3</w:t>
      </w:r>
      <w:r w:rsidR="00EF34A3">
        <w:rPr>
          <w:rFonts w:hint="eastAsia"/>
        </w:rPr>
        <w:t>年周期信号</w:t>
      </w:r>
      <w:r w:rsidR="00323949">
        <w:rPr>
          <w:rFonts w:hint="eastAsia"/>
        </w:rPr>
        <w:t xml:space="preserve"> </w:t>
      </w:r>
      <w:r w:rsidR="00EF34A3">
        <w:rPr>
          <w:rFonts w:hint="eastAsia"/>
        </w:rPr>
        <w:t>+</w:t>
      </w:r>
      <w:r w:rsidR="00323949">
        <w:t xml:space="preserve"> </w:t>
      </w:r>
      <w:r w:rsidR="00EF34A3">
        <w:rPr>
          <w:rFonts w:hint="eastAsia"/>
        </w:rPr>
        <w:t>噪声</w:t>
      </w:r>
      <w:r w:rsidR="00EF34A3">
        <w:rPr>
          <w:rFonts w:hint="eastAsia"/>
        </w:rPr>
        <w:t>.</w:t>
      </w:r>
    </w:p>
    <w:p w14:paraId="69B14B12" w14:textId="0B170D82" w:rsidR="00575109" w:rsidRDefault="00575109" w:rsidP="00D31B56">
      <w:pPr>
        <w:pStyle w:val="41"/>
      </w:pPr>
      <w:r>
        <w:rPr>
          <w:rFonts w:hint="eastAsia"/>
        </w:rPr>
        <w:t>第</w:t>
      </w:r>
      <w:r>
        <w:rPr>
          <w:rFonts w:hint="eastAsia"/>
        </w:rPr>
        <w:t>2</w:t>
      </w:r>
      <w:r>
        <w:rPr>
          <w:rFonts w:hint="eastAsia"/>
        </w:rPr>
        <w:t>组，</w:t>
      </w:r>
      <w:r w:rsidR="00B70127">
        <w:rPr>
          <w:rFonts w:hint="eastAsia"/>
        </w:rPr>
        <w:t>对</w:t>
      </w:r>
      <w:r w:rsidR="00D278C2">
        <w:rPr>
          <w:rFonts w:hint="eastAsia"/>
        </w:rPr>
        <w:t>trend</w:t>
      </w:r>
      <w:r w:rsidR="00B70127">
        <w:rPr>
          <w:rFonts w:hint="eastAsia"/>
        </w:rPr>
        <w:t>的</w:t>
      </w:r>
      <w:r w:rsidR="00D278C2">
        <w:rPr>
          <w:rFonts w:hint="eastAsia"/>
        </w:rPr>
        <w:t>增量的敏感性</w:t>
      </w:r>
      <w:r w:rsidR="00D278C2">
        <w:rPr>
          <w:rFonts w:hint="eastAsia"/>
        </w:rPr>
        <w:t>.</w:t>
      </w:r>
    </w:p>
    <w:p w14:paraId="152C67B7" w14:textId="309362D3" w:rsidR="0074747E" w:rsidRDefault="00562A6E" w:rsidP="0074747E">
      <w:pPr>
        <w:pStyle w:val="a2"/>
      </w:pPr>
      <w:r>
        <w:rPr>
          <w:rFonts w:hint="eastAsia"/>
        </w:rPr>
        <w:t>（</w:t>
      </w:r>
      <w:r w:rsidR="00491EF4">
        <w:t>1</w:t>
      </w:r>
      <w:r w:rsidR="001357F2">
        <w:rPr>
          <w:rFonts w:hint="eastAsia"/>
        </w:rPr>
        <w:t>）</w:t>
      </w:r>
      <w:r w:rsidR="001357F2">
        <w:t>…</w:t>
      </w:r>
      <w:r>
        <w:rPr>
          <w:rFonts w:hint="eastAsia"/>
        </w:rPr>
        <w:t>.</w:t>
      </w:r>
      <w:r w:rsidR="00563E72">
        <w:rPr>
          <w:rFonts w:hint="eastAsia"/>
        </w:rPr>
        <w:t>（</w:t>
      </w:r>
      <w:r w:rsidR="00563E72">
        <w:t>4</w:t>
      </w:r>
      <w:r w:rsidR="00563E72">
        <w:rPr>
          <w:rFonts w:hint="eastAsia"/>
        </w:rPr>
        <w:t>）</w:t>
      </w:r>
      <w:r w:rsidR="00563E72" w:rsidRPr="0051656D">
        <w:rPr>
          <w:rFonts w:hint="eastAsia"/>
          <w:u w:val="single"/>
        </w:rPr>
        <w:t>剧烈的</w:t>
      </w:r>
      <w:r w:rsidR="00563E72">
        <w:rPr>
          <w:rFonts w:hint="eastAsia"/>
        </w:rPr>
        <w:t>线性</w:t>
      </w:r>
      <w:r w:rsidR="00563E72">
        <w:rPr>
          <w:rFonts w:hint="eastAsia"/>
        </w:rPr>
        <w:t>/</w:t>
      </w:r>
      <w:r w:rsidR="00563E72">
        <w:rPr>
          <w:rFonts w:hint="eastAsia"/>
        </w:rPr>
        <w:t>二次</w:t>
      </w:r>
      <w:r w:rsidR="00563E72">
        <w:rPr>
          <w:rFonts w:hint="eastAsia"/>
        </w:rPr>
        <w:t>t</w:t>
      </w:r>
      <w:r w:rsidR="00563E72">
        <w:t>rend</w:t>
      </w:r>
      <w:r w:rsidR="008936C1">
        <w:t xml:space="preserve"> </w:t>
      </w:r>
      <w:r w:rsidR="00563E72">
        <w:t>+</w:t>
      </w:r>
      <w:r w:rsidR="008936C1">
        <w:t xml:space="preserve"> </w:t>
      </w:r>
      <w:r w:rsidR="00B4250E">
        <w:t>1</w:t>
      </w:r>
      <w:r w:rsidR="00B4250E">
        <w:rPr>
          <w:rFonts w:hint="eastAsia"/>
        </w:rPr>
        <w:t>年周期信号</w:t>
      </w:r>
      <w:r w:rsidR="006F185B">
        <w:rPr>
          <w:rFonts w:hint="eastAsia"/>
        </w:rPr>
        <w:t xml:space="preserve"> </w:t>
      </w:r>
      <w:r w:rsidR="00B4250E">
        <w:rPr>
          <w:rFonts w:hint="eastAsia"/>
        </w:rPr>
        <w:t>+</w:t>
      </w:r>
      <w:r w:rsidR="006F185B">
        <w:t xml:space="preserve"> </w:t>
      </w:r>
      <w:r w:rsidR="00491EF4">
        <w:rPr>
          <w:rFonts w:hint="eastAsia"/>
        </w:rPr>
        <w:t>噪声</w:t>
      </w:r>
      <w:r w:rsidR="00B4250E">
        <w:rPr>
          <w:rFonts w:hint="eastAsia"/>
        </w:rPr>
        <w:t>.</w:t>
      </w:r>
    </w:p>
    <w:p w14:paraId="3F0740B7" w14:textId="37669ABE" w:rsidR="00750351" w:rsidRDefault="00750351" w:rsidP="00D31B56">
      <w:pPr>
        <w:pStyle w:val="41"/>
      </w:pPr>
      <w:r>
        <w:rPr>
          <w:rFonts w:hint="eastAsia"/>
        </w:rPr>
        <w:t>第</w:t>
      </w:r>
      <w:r>
        <w:rPr>
          <w:rFonts w:hint="eastAsia"/>
        </w:rPr>
        <w:t>3</w:t>
      </w:r>
      <w:r>
        <w:rPr>
          <w:rFonts w:hint="eastAsia"/>
        </w:rPr>
        <w:t>组，对</w:t>
      </w:r>
      <w:r>
        <w:rPr>
          <w:rFonts w:hint="eastAsia"/>
        </w:rPr>
        <w:t>s</w:t>
      </w:r>
      <w:r>
        <w:t>easonal cycle</w:t>
      </w:r>
      <w:r>
        <w:rPr>
          <w:rFonts w:hint="eastAsia"/>
        </w:rPr>
        <w:t>的解释方差的敏感性</w:t>
      </w:r>
      <w:r>
        <w:rPr>
          <w:rFonts w:hint="eastAsia"/>
        </w:rPr>
        <w:t>.</w:t>
      </w:r>
    </w:p>
    <w:p w14:paraId="764B3966" w14:textId="7644412B" w:rsidR="0023023E" w:rsidRDefault="0023023E" w:rsidP="0074747E">
      <w:pPr>
        <w:pStyle w:val="a2"/>
      </w:pPr>
      <w:r>
        <w:rPr>
          <w:rFonts w:hint="eastAsia"/>
        </w:rPr>
        <w:t>（</w:t>
      </w:r>
      <w:r w:rsidR="0089019D">
        <w:t>1</w:t>
      </w:r>
      <w:r w:rsidR="00C4758E">
        <w:rPr>
          <w:rFonts w:hint="eastAsia"/>
        </w:rPr>
        <w:t>）</w:t>
      </w:r>
      <w:r w:rsidR="00C4758E">
        <w:t>….</w:t>
      </w:r>
      <w:r w:rsidR="00C4758E">
        <w:rPr>
          <w:rFonts w:hint="eastAsia"/>
        </w:rPr>
        <w:t>（</w:t>
      </w:r>
      <w:r w:rsidR="00C4758E">
        <w:t>5</w:t>
      </w:r>
      <w:r w:rsidR="00C4758E">
        <w:rPr>
          <w:rFonts w:hint="eastAsia"/>
        </w:rPr>
        <w:t>）</w:t>
      </w:r>
      <w:r w:rsidR="00BF17F3">
        <w:rPr>
          <w:rFonts w:hint="eastAsia"/>
        </w:rPr>
        <w:t>线性</w:t>
      </w:r>
      <w:r w:rsidR="00BF17F3">
        <w:rPr>
          <w:rFonts w:hint="eastAsia"/>
        </w:rPr>
        <w:t>/</w:t>
      </w:r>
      <w:r w:rsidR="00BF17F3">
        <w:rPr>
          <w:rFonts w:hint="eastAsia"/>
        </w:rPr>
        <w:t>二次</w:t>
      </w:r>
      <w:r w:rsidR="00BF17F3">
        <w:rPr>
          <w:rFonts w:hint="eastAsia"/>
        </w:rPr>
        <w:t>t</w:t>
      </w:r>
      <w:r w:rsidR="00BF17F3">
        <w:t>rend</w:t>
      </w:r>
      <w:r w:rsidR="008936C1">
        <w:t xml:space="preserve"> </w:t>
      </w:r>
      <w:r w:rsidR="00BF17F3">
        <w:t>+</w:t>
      </w:r>
      <w:r w:rsidR="008936C1">
        <w:t xml:space="preserve"> </w:t>
      </w:r>
      <w:r w:rsidR="00BF17F3" w:rsidRPr="0051656D">
        <w:rPr>
          <w:rFonts w:hint="eastAsia"/>
          <w:u w:val="single"/>
        </w:rPr>
        <w:t>大幅度</w:t>
      </w:r>
      <w:r w:rsidR="00631C53" w:rsidRPr="0051656D">
        <w:rPr>
          <w:rFonts w:hint="eastAsia"/>
          <w:u w:val="single"/>
        </w:rPr>
        <w:t>的</w:t>
      </w:r>
      <w:r w:rsidR="00BF17F3">
        <w:t>1</w:t>
      </w:r>
      <w:r w:rsidR="00BF17F3">
        <w:rPr>
          <w:rFonts w:hint="eastAsia"/>
        </w:rPr>
        <w:t>年周期信号</w:t>
      </w:r>
      <w:r w:rsidR="008936C1">
        <w:rPr>
          <w:rFonts w:hint="eastAsia"/>
        </w:rPr>
        <w:t xml:space="preserve"> </w:t>
      </w:r>
      <w:r w:rsidR="00BF17F3">
        <w:rPr>
          <w:rFonts w:hint="eastAsia"/>
        </w:rPr>
        <w:t>+</w:t>
      </w:r>
      <w:r w:rsidR="008936C1">
        <w:t xml:space="preserve"> </w:t>
      </w:r>
      <w:r w:rsidR="008936C1">
        <w:rPr>
          <w:rFonts w:hint="eastAsia"/>
        </w:rPr>
        <w:t>噪声</w:t>
      </w:r>
      <w:r w:rsidR="00BF17F3">
        <w:rPr>
          <w:rFonts w:hint="eastAsia"/>
        </w:rPr>
        <w:t>.</w:t>
      </w:r>
    </w:p>
    <w:p w14:paraId="732ED918" w14:textId="5ECA7120" w:rsidR="00CC0B20" w:rsidRDefault="00C35572" w:rsidP="00CC0B20">
      <w:pPr>
        <w:pStyle w:val="31"/>
      </w:pPr>
      <w:bookmarkStart w:id="11" w:name="_Toc107678279"/>
      <w:r w:rsidRPr="00CC0B20">
        <w:t>R</w:t>
      </w:r>
      <w:r w:rsidR="00CC0B20" w:rsidRPr="00CC0B20">
        <w:t>eal</w:t>
      </w:r>
      <w:r>
        <w:t xml:space="preserve"> </w:t>
      </w:r>
      <w:r w:rsidR="00CC0B20" w:rsidRPr="00CC0B20">
        <w:t>time</w:t>
      </w:r>
      <w:r>
        <w:t>-</w:t>
      </w:r>
      <w:r w:rsidR="00CC0B20" w:rsidRPr="00CC0B20">
        <w:t>indices</w:t>
      </w:r>
      <w:bookmarkEnd w:id="11"/>
    </w:p>
    <w:p w14:paraId="1762CF8A" w14:textId="25C81A34" w:rsidR="004C66A0" w:rsidRPr="004C66A0" w:rsidRDefault="004C66A0" w:rsidP="004C66A0">
      <w:pPr>
        <w:pStyle w:val="a2"/>
      </w:pPr>
      <w:r>
        <w:t>Global SST (Monthly), ….</w:t>
      </w:r>
    </w:p>
    <w:p w14:paraId="265CE5DA" w14:textId="1FA645C3" w:rsidR="00666E87" w:rsidRDefault="00F456F5" w:rsidP="00A5021A">
      <w:pPr>
        <w:pStyle w:val="21"/>
      </w:pPr>
      <w:bookmarkStart w:id="12" w:name="_Toc107678280"/>
      <w:r w:rsidRPr="00F456F5">
        <w:t xml:space="preserve">Assessment </w:t>
      </w:r>
      <w:r w:rsidR="00F423B5">
        <w:t>M</w:t>
      </w:r>
      <w:r w:rsidRPr="00F456F5">
        <w:t>ethodology</w:t>
      </w:r>
      <w:bookmarkEnd w:id="12"/>
    </w:p>
    <w:p w14:paraId="4C351F5E" w14:textId="13E74955" w:rsidR="00A5021A" w:rsidRDefault="003124C1" w:rsidP="003124C1">
      <w:pPr>
        <w:pStyle w:val="31"/>
      </w:pPr>
      <w:bookmarkStart w:id="13" w:name="_Toc107678281"/>
      <w:r>
        <w:t>I</w:t>
      </w:r>
      <w:r w:rsidRPr="00516210">
        <w:t>dealized time series</w:t>
      </w:r>
      <w:bookmarkEnd w:id="13"/>
    </w:p>
    <w:p w14:paraId="0460E76E" w14:textId="1C2183A5" w:rsidR="006D0794" w:rsidRDefault="006D0794" w:rsidP="00792437">
      <w:pPr>
        <w:pStyle w:val="a2"/>
      </w:pPr>
      <w:r>
        <w:rPr>
          <w:rFonts w:hint="eastAsia"/>
        </w:rPr>
        <w:t>对于按经典分解方式构造的理想时间信号，“真实”分量已知，故可将各方法的输出与“真实”误差比较</w:t>
      </w:r>
      <w:r>
        <w:rPr>
          <w:rFonts w:hint="eastAsia"/>
        </w:rPr>
        <w:t>.</w:t>
      </w:r>
    </w:p>
    <w:p w14:paraId="2AF4FD39" w14:textId="6417D344" w:rsidR="00792437" w:rsidRDefault="00006895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1</w:t>
      </w:r>
      <w:r>
        <w:rPr>
          <w:rFonts w:hint="eastAsia"/>
        </w:rPr>
        <w:t>：</w:t>
      </w:r>
      <w:r w:rsidR="000133F3">
        <w:rPr>
          <w:rFonts w:hint="eastAsia"/>
        </w:rPr>
        <w:t>输出</w:t>
      </w:r>
      <w:r w:rsidR="009B360A">
        <w:rPr>
          <w:rFonts w:hint="eastAsia"/>
        </w:rPr>
        <w:t>的</w:t>
      </w:r>
      <w:r w:rsidR="000133F3">
        <w:rPr>
          <w:rFonts w:hint="eastAsia"/>
        </w:rPr>
        <w:t>余项对“真实”余项的</w:t>
      </w:r>
      <w:r w:rsidR="004E05CC">
        <w:rPr>
          <w:rFonts w:hint="eastAsia"/>
        </w:rPr>
        <w:t>样本</w:t>
      </w:r>
      <w:r w:rsidR="000133F3">
        <w:rPr>
          <w:rFonts w:hint="eastAsia"/>
        </w:rPr>
        <w:t>均方误差</w:t>
      </w:r>
      <w:r w:rsidR="00D84143">
        <w:rPr>
          <w:rFonts w:hint="eastAsia"/>
        </w:rPr>
        <w:t>.</w:t>
      </w:r>
    </w:p>
    <w:p w14:paraId="2DFDDA0F" w14:textId="417F0B18" w:rsidR="004B7EBE" w:rsidRDefault="004B7EBE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2</w:t>
      </w:r>
      <w:r>
        <w:rPr>
          <w:rFonts w:hint="eastAsia"/>
        </w:rPr>
        <w:t>：输出</w:t>
      </w:r>
      <w:r w:rsidR="009B360A">
        <w:rPr>
          <w:rFonts w:hint="eastAsia"/>
        </w:rPr>
        <w:t>的</w:t>
      </w:r>
      <w:r>
        <w:rPr>
          <w:rFonts w:hint="eastAsia"/>
        </w:rPr>
        <w:t>气候平均态（</w:t>
      </w:r>
      <w:r>
        <w:rPr>
          <w:rFonts w:hint="eastAsia"/>
        </w:rPr>
        <w:t>t</w:t>
      </w:r>
      <w:r>
        <w:t>rend + seasonal cycle</w:t>
      </w:r>
      <w:r>
        <w:rPr>
          <w:rFonts w:hint="eastAsia"/>
        </w:rPr>
        <w:t>）对“真实”原始序列的样本相关</w:t>
      </w:r>
      <w:r w:rsidR="00920812">
        <w:rPr>
          <w:rFonts w:hint="eastAsia"/>
        </w:rPr>
        <w:t>系数</w:t>
      </w:r>
      <w:r>
        <w:rPr>
          <w:rFonts w:hint="eastAsia"/>
        </w:rPr>
        <w:t>.</w:t>
      </w:r>
    </w:p>
    <w:p w14:paraId="41D97F0C" w14:textId="321AF1CD" w:rsidR="0029591F" w:rsidRDefault="0029591F" w:rsidP="00792437">
      <w:pPr>
        <w:pStyle w:val="a2"/>
      </w:pPr>
      <w:r>
        <w:rPr>
          <w:rFonts w:hint="eastAsia"/>
        </w:rPr>
        <w:t>指标</w:t>
      </w:r>
      <w:r>
        <w:rPr>
          <w:rFonts w:hint="eastAsia"/>
        </w:rPr>
        <w:t>3</w:t>
      </w:r>
      <w:r>
        <w:rPr>
          <w:rFonts w:hint="eastAsia"/>
        </w:rPr>
        <w:t>：</w:t>
      </w:r>
      <w:r w:rsidR="00DE140F">
        <w:rPr>
          <w:rFonts w:hint="eastAsia"/>
        </w:rPr>
        <w:t>气候平均态的</w:t>
      </w:r>
      <w:r>
        <w:rPr>
          <w:rFonts w:hint="eastAsia"/>
        </w:rPr>
        <w:t>交叉验证误差</w:t>
      </w:r>
      <w:r>
        <w:rPr>
          <w:rFonts w:hint="eastAsia"/>
        </w:rPr>
        <w:t>.</w:t>
      </w:r>
      <w:r>
        <w:t xml:space="preserve"> </w:t>
      </w:r>
      <w:r w:rsidR="00131AB5">
        <w:rPr>
          <w:rFonts w:hint="eastAsia"/>
        </w:rPr>
        <w:t>原始序列中的</w:t>
      </w:r>
      <w:r w:rsidR="00E91D1E">
        <w:rPr>
          <w:rFonts w:hint="eastAsia"/>
        </w:rPr>
        <w:t>其中一年的作为测试集，其余作为训练集</w:t>
      </w:r>
      <w:r w:rsidR="00E91D1E">
        <w:rPr>
          <w:rFonts w:hint="eastAsia"/>
        </w:rPr>
        <w:t>.</w:t>
      </w:r>
      <w:r w:rsidR="001E59A7">
        <w:rPr>
          <w:rFonts w:hint="eastAsia"/>
        </w:rPr>
        <w:t xml:space="preserve"> </w:t>
      </w:r>
      <w:r w:rsidR="003A1974">
        <w:rPr>
          <w:rFonts w:hint="eastAsia"/>
        </w:rPr>
        <w:t>求输出的</w:t>
      </w:r>
      <w:r w:rsidR="00F4784E">
        <w:rPr>
          <w:rFonts w:hint="eastAsia"/>
        </w:rPr>
        <w:t>测试集上</w:t>
      </w:r>
      <w:r w:rsidR="003A1974">
        <w:rPr>
          <w:rFonts w:hint="eastAsia"/>
        </w:rPr>
        <w:t>气候</w:t>
      </w:r>
      <w:proofErr w:type="gramStart"/>
      <w:r w:rsidR="003A1974">
        <w:rPr>
          <w:rFonts w:hint="eastAsia"/>
        </w:rPr>
        <w:t>平均态</w:t>
      </w:r>
      <w:r w:rsidR="00F4784E">
        <w:rPr>
          <w:rFonts w:hint="eastAsia"/>
        </w:rPr>
        <w:t>对真实</w:t>
      </w:r>
      <w:proofErr w:type="gramEnd"/>
      <w:r w:rsidR="00F4784E">
        <w:rPr>
          <w:rFonts w:hint="eastAsia"/>
        </w:rPr>
        <w:t>气候平均态的均方误差</w:t>
      </w:r>
      <w:r w:rsidR="006A0772">
        <w:rPr>
          <w:rFonts w:hint="eastAsia"/>
        </w:rPr>
        <w:t>.</w:t>
      </w:r>
    </w:p>
    <w:p w14:paraId="00644223" w14:textId="5472FFC1" w:rsidR="005F1455" w:rsidRDefault="00C53553" w:rsidP="005F1455">
      <w:pPr>
        <w:pStyle w:val="31"/>
      </w:pPr>
      <w:bookmarkStart w:id="14" w:name="_Toc107678282"/>
      <w:r w:rsidRPr="00CC0B20">
        <w:t>Real</w:t>
      </w:r>
      <w:r>
        <w:t xml:space="preserve"> </w:t>
      </w:r>
      <w:r w:rsidRPr="00CC0B20">
        <w:t>time</w:t>
      </w:r>
      <w:r>
        <w:t>-</w:t>
      </w:r>
      <w:r w:rsidRPr="00CC0B20">
        <w:t>indices</w:t>
      </w:r>
      <w:bookmarkEnd w:id="14"/>
    </w:p>
    <w:p w14:paraId="41B8BF98" w14:textId="6C0F12C0" w:rsidR="0096623E" w:rsidRDefault="0096623E" w:rsidP="00961E55">
      <w:pPr>
        <w:pStyle w:val="a2"/>
      </w:pPr>
      <w:r>
        <w:rPr>
          <w:rFonts w:hint="eastAsia"/>
        </w:rPr>
        <w:t>对于实际时间指数，“真实”分量未知</w:t>
      </w:r>
      <w:r w:rsidR="00A9371E">
        <w:rPr>
          <w:rFonts w:hint="eastAsia"/>
        </w:rPr>
        <w:t>.</w:t>
      </w:r>
      <w:r w:rsidR="00A9371E">
        <w:t xml:space="preserve"> </w:t>
      </w:r>
      <w:r w:rsidR="0045536C">
        <w:rPr>
          <w:rFonts w:hint="eastAsia"/>
        </w:rPr>
        <w:t>根据气候平均态的定义，气候平均态是最小</w:t>
      </w:r>
      <w:proofErr w:type="gramStart"/>
      <w:r w:rsidR="0045536C">
        <w:rPr>
          <w:rFonts w:hint="eastAsia"/>
        </w:rPr>
        <w:t>化总体</w:t>
      </w:r>
      <w:proofErr w:type="gramEnd"/>
      <w:r w:rsidR="0045536C">
        <w:rPr>
          <w:rFonts w:hint="eastAsia"/>
        </w:rPr>
        <w:t>均方误差的</w:t>
      </w:r>
      <w:r w:rsidR="00B80AEC">
        <w:rPr>
          <w:rFonts w:hint="eastAsia"/>
        </w:rPr>
        <w:t>，故</w:t>
      </w:r>
      <w:r w:rsidR="00401553">
        <w:rPr>
          <w:rFonts w:hint="eastAsia"/>
        </w:rPr>
        <w:t>合理</w:t>
      </w:r>
      <w:r w:rsidR="00B80AEC">
        <w:rPr>
          <w:rFonts w:hint="eastAsia"/>
        </w:rPr>
        <w:t>期待方法的输出应</w:t>
      </w:r>
      <w:r w:rsidR="0025298D">
        <w:rPr>
          <w:rFonts w:hint="eastAsia"/>
        </w:rPr>
        <w:t>使得样本均方误差较小</w:t>
      </w:r>
      <w:r w:rsidR="0025298D">
        <w:rPr>
          <w:rFonts w:hint="eastAsia"/>
        </w:rPr>
        <w:t>.</w:t>
      </w:r>
    </w:p>
    <w:p w14:paraId="5ACA6069" w14:textId="2B8FABA6" w:rsidR="00961E55" w:rsidRDefault="005D657A" w:rsidP="00961E55">
      <w:pPr>
        <w:pStyle w:val="a2"/>
      </w:pPr>
      <w:r>
        <w:rPr>
          <w:rFonts w:hint="eastAsia"/>
        </w:rPr>
        <w:t>指标</w:t>
      </w:r>
      <w:r w:rsidR="00DA760D">
        <w:t>4</w:t>
      </w:r>
      <w:r>
        <w:rPr>
          <w:rFonts w:hint="eastAsia"/>
        </w:rPr>
        <w:t>：交叉验证误差</w:t>
      </w:r>
      <w:r>
        <w:rPr>
          <w:rFonts w:hint="eastAsia"/>
        </w:rPr>
        <w:t>.</w:t>
      </w:r>
      <w:r w:rsidR="00232972">
        <w:t xml:space="preserve"> </w:t>
      </w:r>
      <w:r w:rsidR="00E76E14">
        <w:rPr>
          <w:rFonts w:hint="eastAsia"/>
        </w:rPr>
        <w:t>原始序列中的其中一年的作为测试集，其余作为训练集</w:t>
      </w:r>
      <w:r w:rsidR="003153F4">
        <w:rPr>
          <w:rFonts w:hint="eastAsia"/>
        </w:rPr>
        <w:t>.</w:t>
      </w:r>
      <w:r w:rsidR="003153F4">
        <w:t xml:space="preserve"> </w:t>
      </w:r>
      <w:r w:rsidR="00770A20">
        <w:rPr>
          <w:rFonts w:hint="eastAsia"/>
        </w:rPr>
        <w:t>求输出的测试集上气候</w:t>
      </w:r>
      <w:proofErr w:type="gramStart"/>
      <w:r w:rsidR="00770A20">
        <w:rPr>
          <w:rFonts w:hint="eastAsia"/>
        </w:rPr>
        <w:t>平均态</w:t>
      </w:r>
      <w:r w:rsidR="00EA434B">
        <w:rPr>
          <w:rFonts w:hint="eastAsia"/>
        </w:rPr>
        <w:t>对原始</w:t>
      </w:r>
      <w:proofErr w:type="gramEnd"/>
      <w:r w:rsidR="00EA434B">
        <w:rPr>
          <w:rFonts w:hint="eastAsia"/>
        </w:rPr>
        <w:t>时间序列的均方误差</w:t>
      </w:r>
      <w:r w:rsidR="00EA434B">
        <w:rPr>
          <w:rFonts w:hint="eastAsia"/>
        </w:rPr>
        <w:t>.</w:t>
      </w:r>
    </w:p>
    <w:p w14:paraId="5F54C896" w14:textId="5B2ED285" w:rsidR="00482DF8" w:rsidRDefault="00482DF8" w:rsidP="00482DF8">
      <w:pPr>
        <w:pStyle w:val="1"/>
        <w:spacing w:before="156" w:after="156"/>
      </w:pPr>
      <w:bookmarkStart w:id="15" w:name="_Toc107678283"/>
      <w:r>
        <w:rPr>
          <w:rFonts w:hint="eastAsia"/>
        </w:rPr>
        <w:t>R</w:t>
      </w:r>
      <w:r>
        <w:t>esults</w:t>
      </w:r>
      <w:bookmarkEnd w:id="15"/>
    </w:p>
    <w:p w14:paraId="2E4F2D48" w14:textId="63FBEF0B" w:rsidR="00AD6148" w:rsidRPr="00AD6148" w:rsidRDefault="00AD6148" w:rsidP="00AD6148">
      <w:pPr>
        <w:pStyle w:val="a2"/>
      </w:pPr>
      <w:r>
        <w:rPr>
          <w:rFonts w:hint="eastAsia"/>
        </w:rPr>
        <w:t>[</w:t>
      </w:r>
      <w:r>
        <w:rPr>
          <w:rFonts w:hint="eastAsia"/>
        </w:rPr>
        <w:t>结果图</w:t>
      </w:r>
      <w:r w:rsidR="00F42F79">
        <w:rPr>
          <w:rFonts w:hint="eastAsia"/>
        </w:rPr>
        <w:t xml:space="preserve"> </w:t>
      </w:r>
      <w:r>
        <w:rPr>
          <w:rFonts w:hint="eastAsia"/>
        </w:rPr>
        <w:t>+</w:t>
      </w:r>
      <w:r w:rsidR="00F42F79">
        <w:t xml:space="preserve"> </w:t>
      </w:r>
      <w:r>
        <w:rPr>
          <w:rFonts w:hint="eastAsia"/>
        </w:rPr>
        <w:t>分析</w:t>
      </w:r>
      <w:r>
        <w:t>]</w:t>
      </w:r>
    </w:p>
    <w:p w14:paraId="35502F68" w14:textId="41B029DF" w:rsidR="00066FCD" w:rsidRDefault="00E16562" w:rsidP="00066FCD">
      <w:pPr>
        <w:pStyle w:val="1"/>
        <w:spacing w:before="156" w:after="156"/>
      </w:pPr>
      <w:bookmarkStart w:id="16" w:name="_Toc107678284"/>
      <w:r w:rsidRPr="00E16562">
        <w:t>Conclusions</w:t>
      </w:r>
      <w:bookmarkEnd w:id="16"/>
    </w:p>
    <w:p w14:paraId="4AFFD91D" w14:textId="3FDFC0E4" w:rsidR="0041341E" w:rsidRDefault="005853D3" w:rsidP="00186C48">
      <w:pPr>
        <w:pStyle w:val="a2"/>
      </w:pPr>
      <w:r w:rsidRPr="005853D3">
        <w:rPr>
          <w:rFonts w:hint="eastAsia"/>
        </w:rPr>
        <w:t>本文以三种常用的经典分解方案为例，研究了不同的分解方案对结果的影响</w:t>
      </w:r>
      <w:r w:rsidR="00190363">
        <w:rPr>
          <w:rFonts w:hint="eastAsia"/>
        </w:rPr>
        <w:t>.</w:t>
      </w:r>
      <w:r w:rsidR="00190363">
        <w:t xml:space="preserve"> </w:t>
      </w:r>
      <w:r w:rsidR="00190363">
        <w:rPr>
          <w:rFonts w:hint="eastAsia"/>
        </w:rPr>
        <w:t>结果表明</w:t>
      </w:r>
      <w:r w:rsidR="00A47CA3">
        <w:rPr>
          <w:rFonts w:hint="eastAsia"/>
        </w:rPr>
        <w:t>，采取不同的分解方法，对结果会造成一定的影响</w:t>
      </w:r>
      <w:r w:rsidR="00A47CA3">
        <w:rPr>
          <w:rFonts w:hint="eastAsia"/>
        </w:rPr>
        <w:t>.</w:t>
      </w:r>
      <w:r w:rsidR="00A47CA3">
        <w:t xml:space="preserve"> </w:t>
      </w:r>
      <w:r w:rsidR="007A7E15">
        <w:rPr>
          <w:rFonts w:hint="eastAsia"/>
        </w:rPr>
        <w:t>在某些情况</w:t>
      </w:r>
      <w:r w:rsidR="00461104">
        <w:rPr>
          <w:rFonts w:hint="eastAsia"/>
        </w:rPr>
        <w:t>(</w:t>
      </w:r>
      <w:r w:rsidR="00461104">
        <w:rPr>
          <w:rFonts w:hint="eastAsia"/>
        </w:rPr>
        <w:t>趋势强非线性，趋势增量大，</w:t>
      </w:r>
      <w:r w:rsidR="00461104">
        <w:rPr>
          <w:rFonts w:hint="eastAsia"/>
        </w:rPr>
        <w:lastRenderedPageBreak/>
        <w:t>季节信号的解释方差小</w:t>
      </w:r>
      <w:r w:rsidR="00461104">
        <w:rPr>
          <w:rFonts w:hint="eastAsia"/>
        </w:rPr>
        <w:t>?</w:t>
      </w:r>
      <w:r w:rsidR="00461104">
        <w:t>)</w:t>
      </w:r>
      <w:r w:rsidR="007A7E15">
        <w:rPr>
          <w:rFonts w:hint="eastAsia"/>
        </w:rPr>
        <w:t>下，影响</w:t>
      </w:r>
      <w:r w:rsidR="00481CC8">
        <w:rPr>
          <w:rFonts w:hint="eastAsia"/>
        </w:rPr>
        <w:t>更</w:t>
      </w:r>
      <w:r w:rsidR="007A7E15">
        <w:rPr>
          <w:rFonts w:hint="eastAsia"/>
        </w:rPr>
        <w:t>明显</w:t>
      </w:r>
      <w:r w:rsidR="007A7E15">
        <w:rPr>
          <w:rFonts w:hint="eastAsia"/>
        </w:rPr>
        <w:t>.</w:t>
      </w:r>
      <w:r w:rsidR="007A7E15">
        <w:t xml:space="preserve"> </w:t>
      </w:r>
      <w:r w:rsidR="00B74D95">
        <w:rPr>
          <w:rFonts w:hint="eastAsia"/>
        </w:rPr>
        <w:t>在全球气候变化的背景下，本文的结果值得学界关注</w:t>
      </w:r>
      <w:r w:rsidR="00B74D95">
        <w:rPr>
          <w:rFonts w:hint="eastAsia"/>
        </w:rPr>
        <w:t>.</w:t>
      </w:r>
    </w:p>
    <w:p w14:paraId="1E432E0D" w14:textId="02280E64" w:rsidR="00186C48" w:rsidRDefault="00E81396" w:rsidP="00186C48">
      <w:pPr>
        <w:pStyle w:val="a2"/>
      </w:pPr>
      <w:r>
        <w:rPr>
          <w:rFonts w:hint="eastAsia"/>
        </w:rPr>
        <w:t>基于</w:t>
      </w:r>
      <w:r w:rsidR="00A15625">
        <w:rPr>
          <w:rFonts w:hint="eastAsia"/>
        </w:rPr>
        <w:t>本文的</w:t>
      </w:r>
      <w:r>
        <w:rPr>
          <w:rFonts w:hint="eastAsia"/>
        </w:rPr>
        <w:t>讨论，</w:t>
      </w:r>
      <w:r w:rsidR="000B71F3">
        <w:rPr>
          <w:rFonts w:hint="eastAsia"/>
        </w:rPr>
        <w:t>我们</w:t>
      </w:r>
      <w:r w:rsidR="00064137">
        <w:rPr>
          <w:rFonts w:hint="eastAsia"/>
        </w:rPr>
        <w:t>认为，气候态</w:t>
      </w:r>
      <w:r w:rsidR="00064137">
        <w:rPr>
          <w:rFonts w:hint="eastAsia"/>
        </w:rPr>
        <w:t>(</w:t>
      </w:r>
      <w:r w:rsidR="00064137">
        <w:rPr>
          <w:rFonts w:hint="eastAsia"/>
        </w:rPr>
        <w:t>包括长期趋势，季节周期分量等</w:t>
      </w:r>
      <w:r w:rsidR="00064137">
        <w:rPr>
          <w:rFonts w:hint="eastAsia"/>
        </w:rPr>
        <w:t>)</w:t>
      </w:r>
      <w:r w:rsidR="00064137">
        <w:rPr>
          <w:rFonts w:hint="eastAsia"/>
        </w:rPr>
        <w:t>应是客观的，但趋势和季节周期的定义，以及相应的分解方案及其参数的选取却带有主观性，</w:t>
      </w:r>
      <w:r w:rsidR="00064137" w:rsidRPr="006D3AB1">
        <w:rPr>
          <w:rFonts w:hint="eastAsia"/>
        </w:rPr>
        <w:t>这是分解方案选取问题的根源</w:t>
      </w:r>
      <w:r w:rsidR="00064137">
        <w:rPr>
          <w:rFonts w:hint="eastAsia"/>
        </w:rPr>
        <w:t>.</w:t>
      </w:r>
      <w:r w:rsidR="00064137">
        <w:t xml:space="preserve"> </w:t>
      </w:r>
      <w:r w:rsidR="00893BC1">
        <w:rPr>
          <w:rFonts w:hint="eastAsia"/>
        </w:rPr>
        <w:t>因此</w:t>
      </w:r>
      <w:r w:rsidR="00324602">
        <w:rPr>
          <w:rFonts w:hint="eastAsia"/>
        </w:rPr>
        <w:t>，我们</w:t>
      </w:r>
      <w:r w:rsidR="007A499D">
        <w:rPr>
          <w:rFonts w:hint="eastAsia"/>
        </w:rPr>
        <w:t>对</w:t>
      </w:r>
      <w:r w:rsidR="00E975B5">
        <w:rPr>
          <w:rFonts w:hint="eastAsia"/>
        </w:rPr>
        <w:t>后续研究</w:t>
      </w:r>
      <w:r>
        <w:rPr>
          <w:rFonts w:hint="eastAsia"/>
        </w:rPr>
        <w:t>提出以下</w:t>
      </w:r>
      <w:r w:rsidR="007A499D">
        <w:rPr>
          <w:rFonts w:hint="eastAsia"/>
        </w:rPr>
        <w:t>建议：</w:t>
      </w:r>
      <w:r w:rsidR="007A499D">
        <w:rPr>
          <w:rFonts w:hint="eastAsia"/>
        </w:rPr>
        <w:t>(</w:t>
      </w:r>
      <w:r w:rsidR="007A499D">
        <w:t xml:space="preserve">1) </w:t>
      </w:r>
      <w:r w:rsidR="00D94E5E">
        <w:rPr>
          <w:rFonts w:hint="eastAsia"/>
        </w:rPr>
        <w:t>后续研究应</w:t>
      </w:r>
      <w:r w:rsidR="00910C34">
        <w:rPr>
          <w:rFonts w:hint="eastAsia"/>
        </w:rPr>
        <w:t>对</w:t>
      </w:r>
      <w:proofErr w:type="gramStart"/>
      <w:r w:rsidR="00910C34">
        <w:rPr>
          <w:rFonts w:hint="eastAsia"/>
        </w:rPr>
        <w:t>气候态</w:t>
      </w:r>
      <w:r w:rsidR="00A23578">
        <w:rPr>
          <w:rFonts w:hint="eastAsia"/>
        </w:rPr>
        <w:t>各分量</w:t>
      </w:r>
      <w:proofErr w:type="gramEnd"/>
      <w:r w:rsidR="00A23578">
        <w:rPr>
          <w:rFonts w:hint="eastAsia"/>
        </w:rPr>
        <w:t>建立</w:t>
      </w:r>
      <w:r w:rsidR="00D94E5E">
        <w:rPr>
          <w:rFonts w:hint="eastAsia"/>
        </w:rPr>
        <w:t>客观</w:t>
      </w:r>
      <w:r w:rsidR="00A23578">
        <w:rPr>
          <w:rFonts w:hint="eastAsia"/>
        </w:rPr>
        <w:t>定义，并</w:t>
      </w:r>
      <w:r w:rsidR="00D559E7">
        <w:rPr>
          <w:rFonts w:hint="eastAsia"/>
        </w:rPr>
        <w:t>建立</w:t>
      </w:r>
      <w:r w:rsidR="00A23578">
        <w:rPr>
          <w:rFonts w:hint="eastAsia"/>
        </w:rPr>
        <w:t>相应的</w:t>
      </w:r>
      <w:r w:rsidR="00D94E5E">
        <w:rPr>
          <w:rFonts w:hint="eastAsia"/>
        </w:rPr>
        <w:t>自适应</w:t>
      </w:r>
      <w:r w:rsidR="00E113C3">
        <w:rPr>
          <w:rFonts w:hint="eastAsia"/>
        </w:rPr>
        <w:t>分解方案</w:t>
      </w:r>
      <w:r w:rsidR="00E113C3">
        <w:rPr>
          <w:rFonts w:hint="eastAsia"/>
        </w:rPr>
        <w:t>.</w:t>
      </w:r>
      <w:r w:rsidR="00E113C3">
        <w:t xml:space="preserve"> (2) </w:t>
      </w:r>
      <w:r w:rsidR="00157A33">
        <w:rPr>
          <w:rFonts w:hint="eastAsia"/>
        </w:rPr>
        <w:t>在对气候事件的分类和讨论中，</w:t>
      </w:r>
      <w:r w:rsidR="00EF2EF2">
        <w:rPr>
          <w:rFonts w:hint="eastAsia"/>
        </w:rPr>
        <w:t>若</w:t>
      </w:r>
      <w:r w:rsidR="007F1F11">
        <w:rPr>
          <w:rFonts w:hint="eastAsia"/>
        </w:rPr>
        <w:t>使用了某种</w:t>
      </w:r>
      <w:r w:rsidR="00621D96">
        <w:rPr>
          <w:rFonts w:hint="eastAsia"/>
        </w:rPr>
        <w:t>时间序列</w:t>
      </w:r>
      <w:r w:rsidR="00EF2EF2">
        <w:rPr>
          <w:rFonts w:hint="eastAsia"/>
        </w:rPr>
        <w:t>分解方法，</w:t>
      </w:r>
      <w:r w:rsidR="00D01B04">
        <w:rPr>
          <w:rFonts w:hint="eastAsia"/>
        </w:rPr>
        <w:t>则</w:t>
      </w:r>
      <w:r w:rsidR="00FA1367">
        <w:rPr>
          <w:rFonts w:hint="eastAsia"/>
        </w:rPr>
        <w:t>应</w:t>
      </w:r>
      <w:r w:rsidR="00EF2EF2">
        <w:rPr>
          <w:rFonts w:hint="eastAsia"/>
        </w:rPr>
        <w:t>增加讨论采取其他分解方法对结果的影响</w:t>
      </w:r>
      <w:r w:rsidR="00C410EA">
        <w:rPr>
          <w:rFonts w:hint="eastAsia"/>
        </w:rPr>
        <w:t>，以</w:t>
      </w:r>
      <w:r w:rsidR="00B06A70">
        <w:rPr>
          <w:rFonts w:hint="eastAsia"/>
        </w:rPr>
        <w:t>避免</w:t>
      </w:r>
      <w:r w:rsidR="006E75AC">
        <w:rPr>
          <w:rFonts w:hint="eastAsia"/>
        </w:rPr>
        <w:t>研究结论</w:t>
      </w:r>
      <w:r w:rsidR="00C410EA">
        <w:rPr>
          <w:rFonts w:hint="eastAsia"/>
        </w:rPr>
        <w:t>被分解方案</w:t>
      </w:r>
      <w:r w:rsidR="00954C50">
        <w:rPr>
          <w:rFonts w:hint="eastAsia"/>
        </w:rPr>
        <w:t>选取</w:t>
      </w:r>
      <w:r w:rsidR="00C410EA">
        <w:rPr>
          <w:rFonts w:hint="eastAsia"/>
        </w:rPr>
        <w:t>带来的虚假变率误导</w:t>
      </w:r>
      <w:r w:rsidR="00C410EA">
        <w:rPr>
          <w:rFonts w:hint="eastAsia"/>
        </w:rPr>
        <w:t>.</w:t>
      </w:r>
    </w:p>
    <w:p w14:paraId="55F4A280" w14:textId="4B39A58D" w:rsidR="00592D47" w:rsidRDefault="003352B7" w:rsidP="00592D47">
      <w:pPr>
        <w:pStyle w:val="1"/>
        <w:numPr>
          <w:ilvl w:val="0"/>
          <w:numId w:val="0"/>
        </w:numPr>
        <w:spacing w:before="156" w:after="156"/>
        <w:jc w:val="center"/>
      </w:pPr>
      <w:bookmarkStart w:id="17" w:name="_Toc107678285"/>
      <w:r>
        <w:rPr>
          <w:rFonts w:hint="eastAsia"/>
        </w:rPr>
        <w:t>R</w:t>
      </w:r>
      <w:r>
        <w:t>eferences</w:t>
      </w:r>
      <w:bookmarkEnd w:id="17"/>
    </w:p>
    <w:p w14:paraId="3FC73646" w14:textId="08505E52" w:rsidR="00F12F2A" w:rsidRPr="00F12F2A" w:rsidRDefault="00592D47" w:rsidP="00F12F2A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8" w:name="_ENREF_1"/>
      <w:r w:rsidR="00F12F2A" w:rsidRPr="00F12F2A">
        <w:t xml:space="preserve">Chen, X., &amp; Li, T. (2021). An Improved Method for Defining Short-Term Climate Anomalies. </w:t>
      </w:r>
      <w:r w:rsidR="00F12F2A" w:rsidRPr="00F12F2A">
        <w:rPr>
          <w:i/>
        </w:rPr>
        <w:t>Journal of Meteorological Research</w:t>
      </w:r>
      <w:r w:rsidR="00F12F2A" w:rsidRPr="00F12F2A">
        <w:t>,</w:t>
      </w:r>
      <w:r w:rsidR="00F12F2A" w:rsidRPr="00F12F2A">
        <w:rPr>
          <w:i/>
        </w:rPr>
        <w:t xml:space="preserve"> 35</w:t>
      </w:r>
      <w:r w:rsidR="00F12F2A" w:rsidRPr="00F12F2A">
        <w:t xml:space="preserve">(6), 1012-1022. </w:t>
      </w:r>
      <w:hyperlink r:id="rId10" w:history="1">
        <w:r w:rsidR="00F12F2A" w:rsidRPr="00F12F2A">
          <w:rPr>
            <w:rStyle w:val="aa"/>
          </w:rPr>
          <w:t>https://doi.org/10.1007/s13351-021-1139-2</w:t>
        </w:r>
      </w:hyperlink>
      <w:r w:rsidR="00F12F2A" w:rsidRPr="00F12F2A">
        <w:t xml:space="preserve"> </w:t>
      </w:r>
      <w:bookmarkEnd w:id="18"/>
    </w:p>
    <w:p w14:paraId="29AE9F13" w14:textId="0E3F2DE8" w:rsidR="00F12F2A" w:rsidRPr="00F12F2A" w:rsidRDefault="00F12F2A" w:rsidP="00F12F2A">
      <w:pPr>
        <w:pStyle w:val="EndNoteBibliography"/>
        <w:ind w:left="400" w:hanging="400"/>
      </w:pPr>
      <w:bookmarkStart w:id="19" w:name="_ENREF_2"/>
      <w:r w:rsidRPr="00F12F2A">
        <w:t xml:space="preserve">Findley, D. F., Monsell, B. C., Bell, W. R., Otto, M. C., &amp; Chen, B.-C. (1998). New Capabilities and Methods of the X-12-ARIMA Seasonal-Adjustment Program. </w:t>
      </w:r>
      <w:r w:rsidRPr="00F12F2A">
        <w:rPr>
          <w:i/>
        </w:rPr>
        <w:t>Journal of Business &amp; Economic Statistics</w:t>
      </w:r>
      <w:r w:rsidRPr="00F12F2A">
        <w:t>,</w:t>
      </w:r>
      <w:r w:rsidRPr="00F12F2A">
        <w:rPr>
          <w:i/>
        </w:rPr>
        <w:t xml:space="preserve"> 16</w:t>
      </w:r>
      <w:r w:rsidRPr="00F12F2A">
        <w:t xml:space="preserve">(2), 127-152. </w:t>
      </w:r>
      <w:hyperlink r:id="rId11" w:history="1">
        <w:r w:rsidRPr="00F12F2A">
          <w:rPr>
            <w:rStyle w:val="aa"/>
          </w:rPr>
          <w:t>https://doi.org/10.1080/07350015.1998.10524743</w:t>
        </w:r>
      </w:hyperlink>
      <w:r w:rsidRPr="00F12F2A">
        <w:t xml:space="preserve"> </w:t>
      </w:r>
      <w:bookmarkEnd w:id="19"/>
    </w:p>
    <w:p w14:paraId="41367E27" w14:textId="28D0E703" w:rsidR="00F12F2A" w:rsidRPr="00F12F2A" w:rsidRDefault="00F12F2A" w:rsidP="00F12F2A">
      <w:pPr>
        <w:pStyle w:val="EndNoteBibliography"/>
        <w:ind w:left="400" w:hanging="400"/>
      </w:pPr>
      <w:bookmarkStart w:id="20" w:name="_ENREF_3"/>
      <w:r w:rsidRPr="00F12F2A">
        <w:t xml:space="preserve">Narapusetty, B., DelSole, T., &amp; Tippett, M. K. (2009). Optimal Estimation of the Climatological Mean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22</w:t>
      </w:r>
      <w:r w:rsidRPr="00F12F2A">
        <w:t xml:space="preserve">(18), 4845-4859. </w:t>
      </w:r>
      <w:hyperlink r:id="rId12" w:history="1">
        <w:r w:rsidRPr="00F12F2A">
          <w:rPr>
            <w:rStyle w:val="aa"/>
          </w:rPr>
          <w:t>https://doi.org/10.1175/2009jcli2944.1</w:t>
        </w:r>
      </w:hyperlink>
      <w:r w:rsidRPr="00F12F2A">
        <w:t xml:space="preserve"> </w:t>
      </w:r>
      <w:bookmarkEnd w:id="20"/>
    </w:p>
    <w:p w14:paraId="734F98EF" w14:textId="713B2DBC" w:rsidR="00F12F2A" w:rsidRPr="00F12F2A" w:rsidRDefault="00F12F2A" w:rsidP="00F12F2A">
      <w:pPr>
        <w:pStyle w:val="EndNoteBibliography"/>
        <w:ind w:left="400" w:hanging="400"/>
      </w:pPr>
      <w:bookmarkStart w:id="21" w:name="_ENREF_4"/>
      <w:r w:rsidRPr="00F12F2A">
        <w:t xml:space="preserve">Pezzulli, S., Stephenson, D. B., &amp; Hannachi, A. (2005). The Variability of Seasonality. </w:t>
      </w:r>
      <w:r w:rsidRPr="00F12F2A">
        <w:rPr>
          <w:i/>
        </w:rPr>
        <w:t>Journal of Climate</w:t>
      </w:r>
      <w:r w:rsidRPr="00F12F2A">
        <w:t>,</w:t>
      </w:r>
      <w:r w:rsidRPr="00F12F2A">
        <w:rPr>
          <w:i/>
        </w:rPr>
        <w:t xml:space="preserve"> 18</w:t>
      </w:r>
      <w:r w:rsidRPr="00F12F2A">
        <w:t xml:space="preserve">(1), 71-88. </w:t>
      </w:r>
      <w:hyperlink r:id="rId13" w:history="1">
        <w:r w:rsidRPr="00F12F2A">
          <w:rPr>
            <w:rStyle w:val="aa"/>
          </w:rPr>
          <w:t>https://doi.org/10.1175/jcli-3256.1</w:t>
        </w:r>
      </w:hyperlink>
      <w:r w:rsidRPr="00F12F2A">
        <w:t xml:space="preserve"> </w:t>
      </w:r>
      <w:bookmarkEnd w:id="21"/>
    </w:p>
    <w:p w14:paraId="68F7FBD0" w14:textId="065688BA" w:rsidR="00F12F2A" w:rsidRPr="00F12F2A" w:rsidRDefault="00F12F2A" w:rsidP="00F12F2A">
      <w:pPr>
        <w:pStyle w:val="EndNoteBibliography"/>
        <w:ind w:left="400" w:hanging="400"/>
      </w:pPr>
      <w:bookmarkStart w:id="22" w:name="_ENREF_5"/>
      <w:r w:rsidRPr="00F12F2A">
        <w:t xml:space="preserve">Wu, Z., Huang, N. E., Long, S. R., &amp; Peng, C.-K. (2007). On the trend, detrending, and variability of nonlinear and nonstationary time series. </w:t>
      </w:r>
      <w:r w:rsidRPr="00F12F2A">
        <w:rPr>
          <w:i/>
        </w:rPr>
        <w:t>Proceedings of the National Academy of Sciences</w:t>
      </w:r>
      <w:r w:rsidRPr="00F12F2A">
        <w:t>,</w:t>
      </w:r>
      <w:r w:rsidRPr="00F12F2A">
        <w:rPr>
          <w:i/>
        </w:rPr>
        <w:t xml:space="preserve"> 104</w:t>
      </w:r>
      <w:r w:rsidRPr="00F12F2A">
        <w:t xml:space="preserve">(38), 14889-14894. </w:t>
      </w:r>
      <w:hyperlink r:id="rId14" w:history="1">
        <w:r w:rsidRPr="00F12F2A">
          <w:rPr>
            <w:rStyle w:val="aa"/>
          </w:rPr>
          <w:t>https://doi.org/10.1073/pnas.0701020104</w:t>
        </w:r>
      </w:hyperlink>
      <w:r w:rsidRPr="00F12F2A">
        <w:t xml:space="preserve"> </w:t>
      </w:r>
      <w:bookmarkEnd w:id="22"/>
    </w:p>
    <w:p w14:paraId="5DD8FFD7" w14:textId="6CB4A3AC" w:rsidR="003352B7" w:rsidRDefault="00592D47" w:rsidP="0026677E">
      <w:pPr>
        <w:pStyle w:val="a2"/>
        <w:ind w:firstLine="0"/>
      </w:pPr>
      <w:r>
        <w:fldChar w:fldCharType="end"/>
      </w:r>
    </w:p>
    <w:sectPr w:rsidR="003352B7" w:rsidSect="002077EF">
      <w:headerReference w:type="default" r:id="rId15"/>
      <w:footerReference w:type="default" r:id="rId16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BC5FE03" w14:textId="77777777" w:rsidR="00C3494F" w:rsidRDefault="00C3494F" w:rsidP="00E26F2C">
      <w:r>
        <w:separator/>
      </w:r>
    </w:p>
  </w:endnote>
  <w:endnote w:type="continuationSeparator" w:id="0">
    <w:p w14:paraId="628FE56E" w14:textId="77777777" w:rsidR="00C3494F" w:rsidRDefault="00C3494F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6373C94" w:rsidR="00FE4BA5" w:rsidRPr="00C2554F" w:rsidRDefault="00FE4BA5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63E57">
      <w:rPr>
        <w:rFonts w:ascii="Times New Roman" w:eastAsia="宋体" w:hAnsi="Times New Roman" w:cs="Times New Roman"/>
        <w:noProof/>
      </w:rPr>
      <w:t>2022-07-02 18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A79369" w14:textId="4AC6EDC9" w:rsidR="002077EF" w:rsidRPr="00C2554F" w:rsidRDefault="002077EF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 w:hint="eastAsia"/>
        <w:b/>
      </w:rPr>
      <w:instrText>num</w:instrText>
    </w:r>
    <w:r>
      <w:rPr>
        <w:rFonts w:ascii="Times New Roman" w:eastAsia="宋体" w:hAnsi="Times New Roman" w:cs="Times New Roman"/>
        <w:b/>
      </w:rPr>
      <w:instrText xml:space="preserve">Pages </w:instrText>
    </w:r>
    <w:r>
      <w:rPr>
        <w:rFonts w:ascii="Times New Roman" w:eastAsia="宋体" w:hAnsi="Times New Roman" w:cs="Times New Roman"/>
        <w:b/>
      </w:rPr>
      <w:fldChar w:fldCharType="separate"/>
    </w:r>
    <w:r w:rsidR="00963E57">
      <w:rPr>
        <w:rFonts w:ascii="Times New Roman" w:eastAsia="宋体" w:hAnsi="Times New Roman" w:cs="Times New Roman"/>
        <w:b/>
        <w:noProof/>
      </w:rPr>
      <w:instrText>5</w:instrText>
    </w:r>
    <w:r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63E57">
      <w:rPr>
        <w:rFonts w:ascii="Times New Roman" w:eastAsia="宋体" w:hAnsi="Times New Roman" w:cs="Times New Roman"/>
        <w:b/>
        <w:noProof/>
      </w:rPr>
      <w:t>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63E57">
      <w:rPr>
        <w:rFonts w:ascii="Times New Roman" w:eastAsia="宋体" w:hAnsi="Times New Roman" w:cs="Times New Roman"/>
        <w:noProof/>
      </w:rPr>
      <w:t>2022-07-02 18:1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C6E4DA" w14:textId="77777777" w:rsidR="00C3494F" w:rsidRDefault="00C3494F" w:rsidP="00E26F2C">
      <w:r>
        <w:separator/>
      </w:r>
    </w:p>
  </w:footnote>
  <w:footnote w:type="continuationSeparator" w:id="0">
    <w:p w14:paraId="0C23AA5D" w14:textId="77777777" w:rsidR="00C3494F" w:rsidRDefault="00C3494F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67ADE0F9" w:rsidR="00FE4BA5" w:rsidRPr="00943C60" w:rsidRDefault="00FE4BA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0" name="图片 3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FE4BA5" w:rsidRDefault="00FE4BA5" w:rsidP="00E26F2C">
    <w:pPr>
      <w:pStyle w:val="a6"/>
      <w:rPr>
        <w:rFonts w:ascii="Times New Roman" w:eastAsia="宋体" w:hAnsi="Times New Roman" w:cs="Times New Roman"/>
      </w:rPr>
    </w:pPr>
  </w:p>
  <w:p w14:paraId="1E2D13E6" w14:textId="18C0A426" w:rsidR="00FE4BA5" w:rsidRPr="00E26F2C" w:rsidRDefault="00FE4BA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70C7189" w14:textId="77777777" w:rsidR="00FE4BA5" w:rsidRPr="00943C60" w:rsidRDefault="00FE4BA5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20A50A41" wp14:editId="76872AD7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32" name="图片 3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636C945F" w14:textId="77777777" w:rsidR="00FE4BA5" w:rsidRDefault="00FE4BA5" w:rsidP="00E26F2C">
    <w:pPr>
      <w:pStyle w:val="a6"/>
      <w:rPr>
        <w:rFonts w:ascii="Times New Roman" w:eastAsia="宋体" w:hAnsi="Times New Roman" w:cs="Times New Roman"/>
      </w:rPr>
    </w:pPr>
  </w:p>
  <w:p w14:paraId="5784E72A" w14:textId="513DCC19" w:rsidR="00FE4BA5" w:rsidRPr="00E26F2C" w:rsidRDefault="00FE4BA5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4C5221">
      <w:rPr>
        <w:rFonts w:ascii="Times New Roman" w:eastAsia="宋体" w:hAnsi="Times New Roman" w:cs="Times New Roman" w:hint="eastAsia"/>
      </w:rPr>
      <w:t>研</w:t>
    </w:r>
    <w:proofErr w:type="gramEnd"/>
    <w:r w:rsidRPr="004C5221">
      <w:rPr>
        <w:rFonts w:ascii="Times New Roman" w:eastAsia="宋体" w:hAnsi="Times New Roman" w:cs="Times New Roman"/>
      </w:rPr>
      <w:t>-MS8401-44000-M01-</w:t>
    </w:r>
    <w:r w:rsidRPr="004C5221">
      <w:rPr>
        <w:rFonts w:ascii="Times New Roman" w:eastAsia="宋体" w:hAnsi="Times New Roman" w:cs="Times New Roman"/>
      </w:rPr>
      <w:t>海洋环境数据分析</w:t>
    </w:r>
    <w:r w:rsidRPr="00E26F2C">
      <w:rPr>
        <w:rFonts w:ascii="Times New Roman" w:eastAsia="宋体" w:hAnsi="Times New Roman" w:cs="Times New Roman"/>
      </w:rP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21945B44"/>
    <w:multiLevelType w:val="hybridMultilevel"/>
    <w:tmpl w:val="24924288"/>
    <w:lvl w:ilvl="0" w:tplc="589CE8A8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2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7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9xdvzxa1d595jedvr25p92zzvefp22zx5dz&quot;&gt;My EndNote Library&lt;record-ids&gt;&lt;item&gt;2&lt;/item&gt;&lt;item&gt;3&lt;/item&gt;&lt;item&gt;4&lt;/item&gt;&lt;item&gt;5&lt;/item&gt;&lt;item&gt;6&lt;/item&gt;&lt;/record-ids&gt;&lt;/item&gt;&lt;/Libraries&gt;"/>
  </w:docVars>
  <w:rsids>
    <w:rsidRoot w:val="00D93D45"/>
    <w:rsid w:val="0000071C"/>
    <w:rsid w:val="00000728"/>
    <w:rsid w:val="00002B90"/>
    <w:rsid w:val="00003375"/>
    <w:rsid w:val="00003C9D"/>
    <w:rsid w:val="00003DA5"/>
    <w:rsid w:val="000044AC"/>
    <w:rsid w:val="000055A6"/>
    <w:rsid w:val="00006895"/>
    <w:rsid w:val="00007514"/>
    <w:rsid w:val="000122DD"/>
    <w:rsid w:val="00012E75"/>
    <w:rsid w:val="000133F3"/>
    <w:rsid w:val="0001428C"/>
    <w:rsid w:val="00014831"/>
    <w:rsid w:val="00020554"/>
    <w:rsid w:val="00020D3E"/>
    <w:rsid w:val="00021436"/>
    <w:rsid w:val="00022D3D"/>
    <w:rsid w:val="00024249"/>
    <w:rsid w:val="0002489E"/>
    <w:rsid w:val="000253C8"/>
    <w:rsid w:val="00025833"/>
    <w:rsid w:val="00027177"/>
    <w:rsid w:val="00034195"/>
    <w:rsid w:val="0003615E"/>
    <w:rsid w:val="00036FE4"/>
    <w:rsid w:val="00042BED"/>
    <w:rsid w:val="0004405E"/>
    <w:rsid w:val="00046BA2"/>
    <w:rsid w:val="00050484"/>
    <w:rsid w:val="00053C0F"/>
    <w:rsid w:val="000547B5"/>
    <w:rsid w:val="000555E3"/>
    <w:rsid w:val="00055E79"/>
    <w:rsid w:val="00056D54"/>
    <w:rsid w:val="00057098"/>
    <w:rsid w:val="00057986"/>
    <w:rsid w:val="00060796"/>
    <w:rsid w:val="00061624"/>
    <w:rsid w:val="00062095"/>
    <w:rsid w:val="00064137"/>
    <w:rsid w:val="00065940"/>
    <w:rsid w:val="00066FCD"/>
    <w:rsid w:val="00070B1B"/>
    <w:rsid w:val="00071F64"/>
    <w:rsid w:val="000763C0"/>
    <w:rsid w:val="00085E08"/>
    <w:rsid w:val="00085F10"/>
    <w:rsid w:val="0008604F"/>
    <w:rsid w:val="000871EA"/>
    <w:rsid w:val="0008769E"/>
    <w:rsid w:val="00087DCF"/>
    <w:rsid w:val="000900F4"/>
    <w:rsid w:val="00092708"/>
    <w:rsid w:val="00095A93"/>
    <w:rsid w:val="00097C5F"/>
    <w:rsid w:val="000A0CED"/>
    <w:rsid w:val="000A21EB"/>
    <w:rsid w:val="000A39B8"/>
    <w:rsid w:val="000A4C1A"/>
    <w:rsid w:val="000A5BB0"/>
    <w:rsid w:val="000B058F"/>
    <w:rsid w:val="000B0CC5"/>
    <w:rsid w:val="000B1AD0"/>
    <w:rsid w:val="000B357B"/>
    <w:rsid w:val="000B3AA3"/>
    <w:rsid w:val="000B42CC"/>
    <w:rsid w:val="000B49CF"/>
    <w:rsid w:val="000B71F3"/>
    <w:rsid w:val="000C4F5F"/>
    <w:rsid w:val="000C506B"/>
    <w:rsid w:val="000C515B"/>
    <w:rsid w:val="000C5641"/>
    <w:rsid w:val="000C5F70"/>
    <w:rsid w:val="000C68A1"/>
    <w:rsid w:val="000C6D8D"/>
    <w:rsid w:val="000C7A18"/>
    <w:rsid w:val="000D264E"/>
    <w:rsid w:val="000D3586"/>
    <w:rsid w:val="000D6A7D"/>
    <w:rsid w:val="000D7F53"/>
    <w:rsid w:val="000E0AF6"/>
    <w:rsid w:val="000E1913"/>
    <w:rsid w:val="000E34D5"/>
    <w:rsid w:val="000E3ECD"/>
    <w:rsid w:val="000E604A"/>
    <w:rsid w:val="000E61E9"/>
    <w:rsid w:val="000F46A5"/>
    <w:rsid w:val="000F6B36"/>
    <w:rsid w:val="00100521"/>
    <w:rsid w:val="001020F4"/>
    <w:rsid w:val="0010215F"/>
    <w:rsid w:val="00102236"/>
    <w:rsid w:val="0010529D"/>
    <w:rsid w:val="00113349"/>
    <w:rsid w:val="001160A1"/>
    <w:rsid w:val="00117F17"/>
    <w:rsid w:val="001217EE"/>
    <w:rsid w:val="00121ABA"/>
    <w:rsid w:val="00122092"/>
    <w:rsid w:val="00122562"/>
    <w:rsid w:val="00122BC6"/>
    <w:rsid w:val="00123357"/>
    <w:rsid w:val="001249AE"/>
    <w:rsid w:val="00124E99"/>
    <w:rsid w:val="001263AA"/>
    <w:rsid w:val="00131AB5"/>
    <w:rsid w:val="001347DF"/>
    <w:rsid w:val="001357F2"/>
    <w:rsid w:val="001358A9"/>
    <w:rsid w:val="001363CC"/>
    <w:rsid w:val="0014349E"/>
    <w:rsid w:val="00144958"/>
    <w:rsid w:val="00151844"/>
    <w:rsid w:val="00152326"/>
    <w:rsid w:val="0015311C"/>
    <w:rsid w:val="001552F1"/>
    <w:rsid w:val="00157A33"/>
    <w:rsid w:val="00161075"/>
    <w:rsid w:val="00161B5F"/>
    <w:rsid w:val="00162891"/>
    <w:rsid w:val="001646C5"/>
    <w:rsid w:val="00164A5E"/>
    <w:rsid w:val="00164D92"/>
    <w:rsid w:val="00167417"/>
    <w:rsid w:val="0017033C"/>
    <w:rsid w:val="001743A2"/>
    <w:rsid w:val="001808C5"/>
    <w:rsid w:val="00181E2F"/>
    <w:rsid w:val="001828B6"/>
    <w:rsid w:val="00185651"/>
    <w:rsid w:val="00185EFD"/>
    <w:rsid w:val="00186A76"/>
    <w:rsid w:val="00186C48"/>
    <w:rsid w:val="00186CC5"/>
    <w:rsid w:val="0018767C"/>
    <w:rsid w:val="00190363"/>
    <w:rsid w:val="00192EAD"/>
    <w:rsid w:val="00193106"/>
    <w:rsid w:val="0019667C"/>
    <w:rsid w:val="00196BC4"/>
    <w:rsid w:val="00197340"/>
    <w:rsid w:val="001A391E"/>
    <w:rsid w:val="001A7CA3"/>
    <w:rsid w:val="001B7830"/>
    <w:rsid w:val="001B7AC9"/>
    <w:rsid w:val="001C1202"/>
    <w:rsid w:val="001C2A48"/>
    <w:rsid w:val="001C2C33"/>
    <w:rsid w:val="001C2E3D"/>
    <w:rsid w:val="001C3EF4"/>
    <w:rsid w:val="001C7031"/>
    <w:rsid w:val="001C7053"/>
    <w:rsid w:val="001D008B"/>
    <w:rsid w:val="001D1ABC"/>
    <w:rsid w:val="001D25BC"/>
    <w:rsid w:val="001D3F09"/>
    <w:rsid w:val="001D516D"/>
    <w:rsid w:val="001D7774"/>
    <w:rsid w:val="001E073F"/>
    <w:rsid w:val="001E32C2"/>
    <w:rsid w:val="001E35B5"/>
    <w:rsid w:val="001E3961"/>
    <w:rsid w:val="001E4278"/>
    <w:rsid w:val="001E4EF3"/>
    <w:rsid w:val="001E58FC"/>
    <w:rsid w:val="001E59A7"/>
    <w:rsid w:val="001E5BBD"/>
    <w:rsid w:val="001E5F40"/>
    <w:rsid w:val="001F1BF0"/>
    <w:rsid w:val="001F3BF3"/>
    <w:rsid w:val="001F3DE9"/>
    <w:rsid w:val="001F58E8"/>
    <w:rsid w:val="001F6CB2"/>
    <w:rsid w:val="002001B5"/>
    <w:rsid w:val="00202C59"/>
    <w:rsid w:val="00203103"/>
    <w:rsid w:val="00204EDB"/>
    <w:rsid w:val="00205A87"/>
    <w:rsid w:val="00206B2E"/>
    <w:rsid w:val="0020753D"/>
    <w:rsid w:val="002077CF"/>
    <w:rsid w:val="002077EF"/>
    <w:rsid w:val="00211625"/>
    <w:rsid w:val="0021194A"/>
    <w:rsid w:val="00212AD9"/>
    <w:rsid w:val="00212B01"/>
    <w:rsid w:val="00213961"/>
    <w:rsid w:val="00216235"/>
    <w:rsid w:val="00216F8A"/>
    <w:rsid w:val="00224259"/>
    <w:rsid w:val="002248E8"/>
    <w:rsid w:val="0022541D"/>
    <w:rsid w:val="0022756C"/>
    <w:rsid w:val="0023023E"/>
    <w:rsid w:val="00230C5E"/>
    <w:rsid w:val="002323F0"/>
    <w:rsid w:val="00232972"/>
    <w:rsid w:val="00234E56"/>
    <w:rsid w:val="002363A2"/>
    <w:rsid w:val="00241507"/>
    <w:rsid w:val="0024297B"/>
    <w:rsid w:val="002460DA"/>
    <w:rsid w:val="0024767C"/>
    <w:rsid w:val="0025298D"/>
    <w:rsid w:val="00253547"/>
    <w:rsid w:val="0025404E"/>
    <w:rsid w:val="0025666A"/>
    <w:rsid w:val="00263054"/>
    <w:rsid w:val="00264886"/>
    <w:rsid w:val="00265A3B"/>
    <w:rsid w:val="0026677E"/>
    <w:rsid w:val="00267F66"/>
    <w:rsid w:val="0027005F"/>
    <w:rsid w:val="00272F9C"/>
    <w:rsid w:val="002746DC"/>
    <w:rsid w:val="00275B31"/>
    <w:rsid w:val="00281BC9"/>
    <w:rsid w:val="002822A9"/>
    <w:rsid w:val="0028294B"/>
    <w:rsid w:val="00283647"/>
    <w:rsid w:val="0028773F"/>
    <w:rsid w:val="0029001E"/>
    <w:rsid w:val="00291BCA"/>
    <w:rsid w:val="0029249F"/>
    <w:rsid w:val="00293D98"/>
    <w:rsid w:val="00294D57"/>
    <w:rsid w:val="002958CE"/>
    <w:rsid w:val="0029591F"/>
    <w:rsid w:val="00295F21"/>
    <w:rsid w:val="002A2054"/>
    <w:rsid w:val="002A27B2"/>
    <w:rsid w:val="002A3CB9"/>
    <w:rsid w:val="002A4496"/>
    <w:rsid w:val="002A4515"/>
    <w:rsid w:val="002A67DC"/>
    <w:rsid w:val="002B076B"/>
    <w:rsid w:val="002B1A3A"/>
    <w:rsid w:val="002C046C"/>
    <w:rsid w:val="002C1BD4"/>
    <w:rsid w:val="002C312A"/>
    <w:rsid w:val="002C405D"/>
    <w:rsid w:val="002C4748"/>
    <w:rsid w:val="002C5244"/>
    <w:rsid w:val="002C59E0"/>
    <w:rsid w:val="002C76D8"/>
    <w:rsid w:val="002C7921"/>
    <w:rsid w:val="002D08C0"/>
    <w:rsid w:val="002D1710"/>
    <w:rsid w:val="002D2351"/>
    <w:rsid w:val="002D4D51"/>
    <w:rsid w:val="002D587D"/>
    <w:rsid w:val="002E2C50"/>
    <w:rsid w:val="002E5A30"/>
    <w:rsid w:val="002E66E7"/>
    <w:rsid w:val="002F055A"/>
    <w:rsid w:val="002F10F2"/>
    <w:rsid w:val="002F13A3"/>
    <w:rsid w:val="002F3559"/>
    <w:rsid w:val="002F4794"/>
    <w:rsid w:val="002F700C"/>
    <w:rsid w:val="002F7840"/>
    <w:rsid w:val="002F7908"/>
    <w:rsid w:val="00300D32"/>
    <w:rsid w:val="00303B41"/>
    <w:rsid w:val="00304392"/>
    <w:rsid w:val="00305608"/>
    <w:rsid w:val="003124C1"/>
    <w:rsid w:val="00312866"/>
    <w:rsid w:val="00314782"/>
    <w:rsid w:val="003153F4"/>
    <w:rsid w:val="003175D5"/>
    <w:rsid w:val="0032253C"/>
    <w:rsid w:val="00323949"/>
    <w:rsid w:val="00324602"/>
    <w:rsid w:val="003272B3"/>
    <w:rsid w:val="00330FFF"/>
    <w:rsid w:val="00331D3B"/>
    <w:rsid w:val="003352B7"/>
    <w:rsid w:val="003434B9"/>
    <w:rsid w:val="00343683"/>
    <w:rsid w:val="0034608E"/>
    <w:rsid w:val="00347617"/>
    <w:rsid w:val="003527CF"/>
    <w:rsid w:val="003527D9"/>
    <w:rsid w:val="00361234"/>
    <w:rsid w:val="00361711"/>
    <w:rsid w:val="00361D57"/>
    <w:rsid w:val="00361D60"/>
    <w:rsid w:val="0036372C"/>
    <w:rsid w:val="00365170"/>
    <w:rsid w:val="00365464"/>
    <w:rsid w:val="00366025"/>
    <w:rsid w:val="00367212"/>
    <w:rsid w:val="003713B1"/>
    <w:rsid w:val="0037173A"/>
    <w:rsid w:val="003754D2"/>
    <w:rsid w:val="00375708"/>
    <w:rsid w:val="003760EC"/>
    <w:rsid w:val="00377906"/>
    <w:rsid w:val="0038172F"/>
    <w:rsid w:val="003852B7"/>
    <w:rsid w:val="00385573"/>
    <w:rsid w:val="00385DF3"/>
    <w:rsid w:val="003871C1"/>
    <w:rsid w:val="0039147F"/>
    <w:rsid w:val="00391E46"/>
    <w:rsid w:val="00391F4A"/>
    <w:rsid w:val="00395897"/>
    <w:rsid w:val="00395997"/>
    <w:rsid w:val="003A04D2"/>
    <w:rsid w:val="003A0AD3"/>
    <w:rsid w:val="003A1974"/>
    <w:rsid w:val="003A340E"/>
    <w:rsid w:val="003A5E86"/>
    <w:rsid w:val="003A5FA8"/>
    <w:rsid w:val="003A67B3"/>
    <w:rsid w:val="003B0273"/>
    <w:rsid w:val="003B06BE"/>
    <w:rsid w:val="003B21D6"/>
    <w:rsid w:val="003B264A"/>
    <w:rsid w:val="003B34F1"/>
    <w:rsid w:val="003B48E1"/>
    <w:rsid w:val="003B62B0"/>
    <w:rsid w:val="003C152F"/>
    <w:rsid w:val="003C3251"/>
    <w:rsid w:val="003C3E2F"/>
    <w:rsid w:val="003C52DE"/>
    <w:rsid w:val="003C7CB1"/>
    <w:rsid w:val="003D0361"/>
    <w:rsid w:val="003D0CE0"/>
    <w:rsid w:val="003D216A"/>
    <w:rsid w:val="003D36A5"/>
    <w:rsid w:val="003D3D4E"/>
    <w:rsid w:val="003D4D0E"/>
    <w:rsid w:val="003D4D88"/>
    <w:rsid w:val="003D7E23"/>
    <w:rsid w:val="003E0613"/>
    <w:rsid w:val="003E4412"/>
    <w:rsid w:val="003E5B91"/>
    <w:rsid w:val="003E6583"/>
    <w:rsid w:val="003F0F84"/>
    <w:rsid w:val="003F18B6"/>
    <w:rsid w:val="003F2AB5"/>
    <w:rsid w:val="003F2DAD"/>
    <w:rsid w:val="003F3529"/>
    <w:rsid w:val="003F4BE5"/>
    <w:rsid w:val="003F5A69"/>
    <w:rsid w:val="003F6EA4"/>
    <w:rsid w:val="003F712B"/>
    <w:rsid w:val="003F78DF"/>
    <w:rsid w:val="003F7AB8"/>
    <w:rsid w:val="0040048B"/>
    <w:rsid w:val="0040066E"/>
    <w:rsid w:val="00401553"/>
    <w:rsid w:val="004018E0"/>
    <w:rsid w:val="00402230"/>
    <w:rsid w:val="00402882"/>
    <w:rsid w:val="00404466"/>
    <w:rsid w:val="0041341E"/>
    <w:rsid w:val="004153ED"/>
    <w:rsid w:val="00422FCB"/>
    <w:rsid w:val="0042572A"/>
    <w:rsid w:val="00426145"/>
    <w:rsid w:val="004278B9"/>
    <w:rsid w:val="00427A14"/>
    <w:rsid w:val="00431FF5"/>
    <w:rsid w:val="00432C03"/>
    <w:rsid w:val="00435534"/>
    <w:rsid w:val="0043577F"/>
    <w:rsid w:val="00435CB7"/>
    <w:rsid w:val="004379EF"/>
    <w:rsid w:val="0044094D"/>
    <w:rsid w:val="00443934"/>
    <w:rsid w:val="00443D00"/>
    <w:rsid w:val="00444702"/>
    <w:rsid w:val="00444741"/>
    <w:rsid w:val="00450675"/>
    <w:rsid w:val="004507D5"/>
    <w:rsid w:val="004510E5"/>
    <w:rsid w:val="00454874"/>
    <w:rsid w:val="00454EED"/>
    <w:rsid w:val="0045536C"/>
    <w:rsid w:val="00455993"/>
    <w:rsid w:val="00457AB5"/>
    <w:rsid w:val="00461104"/>
    <w:rsid w:val="004615F1"/>
    <w:rsid w:val="0046329D"/>
    <w:rsid w:val="004662E7"/>
    <w:rsid w:val="00467F07"/>
    <w:rsid w:val="004701F8"/>
    <w:rsid w:val="004717DE"/>
    <w:rsid w:val="00472F15"/>
    <w:rsid w:val="00473819"/>
    <w:rsid w:val="004741A3"/>
    <w:rsid w:val="0047602D"/>
    <w:rsid w:val="004776E2"/>
    <w:rsid w:val="004800ED"/>
    <w:rsid w:val="00480BAD"/>
    <w:rsid w:val="00481CC8"/>
    <w:rsid w:val="004821F9"/>
    <w:rsid w:val="00482538"/>
    <w:rsid w:val="00482DF8"/>
    <w:rsid w:val="00483B97"/>
    <w:rsid w:val="00484DA9"/>
    <w:rsid w:val="00485181"/>
    <w:rsid w:val="00485C83"/>
    <w:rsid w:val="00487875"/>
    <w:rsid w:val="00490D92"/>
    <w:rsid w:val="00491116"/>
    <w:rsid w:val="00491EF4"/>
    <w:rsid w:val="00492CBD"/>
    <w:rsid w:val="00493B6B"/>
    <w:rsid w:val="004943B0"/>
    <w:rsid w:val="00497BA2"/>
    <w:rsid w:val="004A01E6"/>
    <w:rsid w:val="004A0C09"/>
    <w:rsid w:val="004A7D7B"/>
    <w:rsid w:val="004A7EA6"/>
    <w:rsid w:val="004B4214"/>
    <w:rsid w:val="004B541A"/>
    <w:rsid w:val="004B5761"/>
    <w:rsid w:val="004B7EBE"/>
    <w:rsid w:val="004C2E54"/>
    <w:rsid w:val="004C5221"/>
    <w:rsid w:val="004C66A0"/>
    <w:rsid w:val="004C6BA8"/>
    <w:rsid w:val="004C772F"/>
    <w:rsid w:val="004D09F2"/>
    <w:rsid w:val="004D26DF"/>
    <w:rsid w:val="004D584F"/>
    <w:rsid w:val="004D73F4"/>
    <w:rsid w:val="004E05CC"/>
    <w:rsid w:val="004E07BD"/>
    <w:rsid w:val="004E0AA3"/>
    <w:rsid w:val="004E0F7D"/>
    <w:rsid w:val="004E2363"/>
    <w:rsid w:val="004E3141"/>
    <w:rsid w:val="004E3D1F"/>
    <w:rsid w:val="004E40CE"/>
    <w:rsid w:val="004E4861"/>
    <w:rsid w:val="004E6606"/>
    <w:rsid w:val="004E66E2"/>
    <w:rsid w:val="004F15C3"/>
    <w:rsid w:val="004F18F0"/>
    <w:rsid w:val="004F27FE"/>
    <w:rsid w:val="004F372E"/>
    <w:rsid w:val="004F38EA"/>
    <w:rsid w:val="00501343"/>
    <w:rsid w:val="00502D37"/>
    <w:rsid w:val="0050358D"/>
    <w:rsid w:val="00504005"/>
    <w:rsid w:val="00506245"/>
    <w:rsid w:val="00506835"/>
    <w:rsid w:val="00510CAB"/>
    <w:rsid w:val="00513DB4"/>
    <w:rsid w:val="00516210"/>
    <w:rsid w:val="0051656D"/>
    <w:rsid w:val="005203A5"/>
    <w:rsid w:val="00521030"/>
    <w:rsid w:val="00521687"/>
    <w:rsid w:val="00521829"/>
    <w:rsid w:val="00523404"/>
    <w:rsid w:val="0052482C"/>
    <w:rsid w:val="005255EC"/>
    <w:rsid w:val="00527A61"/>
    <w:rsid w:val="00534321"/>
    <w:rsid w:val="00535551"/>
    <w:rsid w:val="00535BCA"/>
    <w:rsid w:val="00536B54"/>
    <w:rsid w:val="00541089"/>
    <w:rsid w:val="00541AAD"/>
    <w:rsid w:val="005431F7"/>
    <w:rsid w:val="00545783"/>
    <w:rsid w:val="00552B2F"/>
    <w:rsid w:val="00552FF5"/>
    <w:rsid w:val="0055381E"/>
    <w:rsid w:val="00557EFE"/>
    <w:rsid w:val="005614DC"/>
    <w:rsid w:val="00562A6E"/>
    <w:rsid w:val="00562AC9"/>
    <w:rsid w:val="00563091"/>
    <w:rsid w:val="00563E72"/>
    <w:rsid w:val="00564927"/>
    <w:rsid w:val="00564C70"/>
    <w:rsid w:val="00565F96"/>
    <w:rsid w:val="00573485"/>
    <w:rsid w:val="00574711"/>
    <w:rsid w:val="00575109"/>
    <w:rsid w:val="00577C11"/>
    <w:rsid w:val="00581BB0"/>
    <w:rsid w:val="005824FE"/>
    <w:rsid w:val="00582AD2"/>
    <w:rsid w:val="00583587"/>
    <w:rsid w:val="005851E5"/>
    <w:rsid w:val="005853D3"/>
    <w:rsid w:val="00585C22"/>
    <w:rsid w:val="00587880"/>
    <w:rsid w:val="00587D73"/>
    <w:rsid w:val="0059040F"/>
    <w:rsid w:val="00590E92"/>
    <w:rsid w:val="00591A6A"/>
    <w:rsid w:val="00592906"/>
    <w:rsid w:val="00592D47"/>
    <w:rsid w:val="005A2047"/>
    <w:rsid w:val="005A265F"/>
    <w:rsid w:val="005A36BA"/>
    <w:rsid w:val="005A3BA4"/>
    <w:rsid w:val="005A414B"/>
    <w:rsid w:val="005A75CB"/>
    <w:rsid w:val="005B09BE"/>
    <w:rsid w:val="005B09F6"/>
    <w:rsid w:val="005B0F18"/>
    <w:rsid w:val="005B4E7D"/>
    <w:rsid w:val="005B6C8F"/>
    <w:rsid w:val="005B791F"/>
    <w:rsid w:val="005C7F13"/>
    <w:rsid w:val="005D099F"/>
    <w:rsid w:val="005D0F9D"/>
    <w:rsid w:val="005D2189"/>
    <w:rsid w:val="005D237F"/>
    <w:rsid w:val="005D26F1"/>
    <w:rsid w:val="005D3267"/>
    <w:rsid w:val="005D502D"/>
    <w:rsid w:val="005D5267"/>
    <w:rsid w:val="005D5FAD"/>
    <w:rsid w:val="005D657A"/>
    <w:rsid w:val="005D7F05"/>
    <w:rsid w:val="005E1A2C"/>
    <w:rsid w:val="005E1A62"/>
    <w:rsid w:val="005E5C68"/>
    <w:rsid w:val="005E5D18"/>
    <w:rsid w:val="005E7EA8"/>
    <w:rsid w:val="005F1455"/>
    <w:rsid w:val="005F1944"/>
    <w:rsid w:val="005F2756"/>
    <w:rsid w:val="005F2E94"/>
    <w:rsid w:val="005F329D"/>
    <w:rsid w:val="005F340C"/>
    <w:rsid w:val="005F3B0E"/>
    <w:rsid w:val="005F5655"/>
    <w:rsid w:val="005F65E7"/>
    <w:rsid w:val="005F71AD"/>
    <w:rsid w:val="00600CDA"/>
    <w:rsid w:val="006117E4"/>
    <w:rsid w:val="006123A7"/>
    <w:rsid w:val="00613490"/>
    <w:rsid w:val="00615CEA"/>
    <w:rsid w:val="006203F5"/>
    <w:rsid w:val="00620831"/>
    <w:rsid w:val="00621D96"/>
    <w:rsid w:val="006238F3"/>
    <w:rsid w:val="00626968"/>
    <w:rsid w:val="00626DCE"/>
    <w:rsid w:val="006302FB"/>
    <w:rsid w:val="00630C3D"/>
    <w:rsid w:val="00631248"/>
    <w:rsid w:val="00631C53"/>
    <w:rsid w:val="00633091"/>
    <w:rsid w:val="00633446"/>
    <w:rsid w:val="00635297"/>
    <w:rsid w:val="00635639"/>
    <w:rsid w:val="00635752"/>
    <w:rsid w:val="00635E37"/>
    <w:rsid w:val="006406D1"/>
    <w:rsid w:val="00640807"/>
    <w:rsid w:val="006426A7"/>
    <w:rsid w:val="00643441"/>
    <w:rsid w:val="00645505"/>
    <w:rsid w:val="00645F59"/>
    <w:rsid w:val="00646B52"/>
    <w:rsid w:val="006471EB"/>
    <w:rsid w:val="006479AA"/>
    <w:rsid w:val="00647EC5"/>
    <w:rsid w:val="00651031"/>
    <w:rsid w:val="00651D05"/>
    <w:rsid w:val="006523A3"/>
    <w:rsid w:val="00652A07"/>
    <w:rsid w:val="00662EFC"/>
    <w:rsid w:val="00663D32"/>
    <w:rsid w:val="00665EB9"/>
    <w:rsid w:val="00666E87"/>
    <w:rsid w:val="006672CE"/>
    <w:rsid w:val="00672D90"/>
    <w:rsid w:val="006737C3"/>
    <w:rsid w:val="00673F08"/>
    <w:rsid w:val="0067483A"/>
    <w:rsid w:val="00680D3E"/>
    <w:rsid w:val="00680E2D"/>
    <w:rsid w:val="00681A00"/>
    <w:rsid w:val="006830A9"/>
    <w:rsid w:val="00683BA8"/>
    <w:rsid w:val="006854F4"/>
    <w:rsid w:val="0068726D"/>
    <w:rsid w:val="006904EC"/>
    <w:rsid w:val="00690817"/>
    <w:rsid w:val="00691A2C"/>
    <w:rsid w:val="00692350"/>
    <w:rsid w:val="00692475"/>
    <w:rsid w:val="00693A0B"/>
    <w:rsid w:val="0069548E"/>
    <w:rsid w:val="00695C67"/>
    <w:rsid w:val="006A0466"/>
    <w:rsid w:val="006A0667"/>
    <w:rsid w:val="006A0772"/>
    <w:rsid w:val="006A0CEB"/>
    <w:rsid w:val="006A3768"/>
    <w:rsid w:val="006A3BCF"/>
    <w:rsid w:val="006A6240"/>
    <w:rsid w:val="006A6B48"/>
    <w:rsid w:val="006B159D"/>
    <w:rsid w:val="006B1B0C"/>
    <w:rsid w:val="006B1CAF"/>
    <w:rsid w:val="006B28AE"/>
    <w:rsid w:val="006B3D5F"/>
    <w:rsid w:val="006B4FA9"/>
    <w:rsid w:val="006B5861"/>
    <w:rsid w:val="006B597F"/>
    <w:rsid w:val="006B5A82"/>
    <w:rsid w:val="006B5B13"/>
    <w:rsid w:val="006C3CCC"/>
    <w:rsid w:val="006C5B1B"/>
    <w:rsid w:val="006C607B"/>
    <w:rsid w:val="006C707B"/>
    <w:rsid w:val="006D0794"/>
    <w:rsid w:val="006D20A2"/>
    <w:rsid w:val="006D272A"/>
    <w:rsid w:val="006D2A87"/>
    <w:rsid w:val="006D3AB1"/>
    <w:rsid w:val="006D3AD1"/>
    <w:rsid w:val="006D58B4"/>
    <w:rsid w:val="006D6FD9"/>
    <w:rsid w:val="006E0666"/>
    <w:rsid w:val="006E4CB6"/>
    <w:rsid w:val="006E75AC"/>
    <w:rsid w:val="006E761B"/>
    <w:rsid w:val="006E7921"/>
    <w:rsid w:val="006F185B"/>
    <w:rsid w:val="006F590A"/>
    <w:rsid w:val="007022C0"/>
    <w:rsid w:val="00702ED5"/>
    <w:rsid w:val="0070305B"/>
    <w:rsid w:val="00703616"/>
    <w:rsid w:val="00703889"/>
    <w:rsid w:val="00703C32"/>
    <w:rsid w:val="007041AF"/>
    <w:rsid w:val="00704774"/>
    <w:rsid w:val="007050CD"/>
    <w:rsid w:val="007058A6"/>
    <w:rsid w:val="00705AFF"/>
    <w:rsid w:val="0071143F"/>
    <w:rsid w:val="00715B8E"/>
    <w:rsid w:val="00715EA3"/>
    <w:rsid w:val="007170B6"/>
    <w:rsid w:val="0072090A"/>
    <w:rsid w:val="00722862"/>
    <w:rsid w:val="0072572C"/>
    <w:rsid w:val="00727677"/>
    <w:rsid w:val="0073488C"/>
    <w:rsid w:val="00736098"/>
    <w:rsid w:val="00737296"/>
    <w:rsid w:val="00737E42"/>
    <w:rsid w:val="007422C7"/>
    <w:rsid w:val="00743F0C"/>
    <w:rsid w:val="0074747E"/>
    <w:rsid w:val="00750351"/>
    <w:rsid w:val="00750EFF"/>
    <w:rsid w:val="00751CF9"/>
    <w:rsid w:val="00752219"/>
    <w:rsid w:val="00752EC4"/>
    <w:rsid w:val="007534C4"/>
    <w:rsid w:val="0075366A"/>
    <w:rsid w:val="0075504D"/>
    <w:rsid w:val="00755D82"/>
    <w:rsid w:val="00755DE9"/>
    <w:rsid w:val="007564C3"/>
    <w:rsid w:val="00756F07"/>
    <w:rsid w:val="007653A2"/>
    <w:rsid w:val="00770A20"/>
    <w:rsid w:val="00770BF3"/>
    <w:rsid w:val="00770EB3"/>
    <w:rsid w:val="007750A6"/>
    <w:rsid w:val="00776B46"/>
    <w:rsid w:val="0078003D"/>
    <w:rsid w:val="00780EC4"/>
    <w:rsid w:val="007834A6"/>
    <w:rsid w:val="007838E5"/>
    <w:rsid w:val="00785965"/>
    <w:rsid w:val="00792437"/>
    <w:rsid w:val="00795FC6"/>
    <w:rsid w:val="007A0235"/>
    <w:rsid w:val="007A1DD8"/>
    <w:rsid w:val="007A498E"/>
    <w:rsid w:val="007A499D"/>
    <w:rsid w:val="007A5143"/>
    <w:rsid w:val="007A52E5"/>
    <w:rsid w:val="007A5C80"/>
    <w:rsid w:val="007A7B22"/>
    <w:rsid w:val="007A7E15"/>
    <w:rsid w:val="007B1FC1"/>
    <w:rsid w:val="007B65E7"/>
    <w:rsid w:val="007B6D23"/>
    <w:rsid w:val="007B7552"/>
    <w:rsid w:val="007C02B4"/>
    <w:rsid w:val="007C03B9"/>
    <w:rsid w:val="007D008D"/>
    <w:rsid w:val="007D2B7F"/>
    <w:rsid w:val="007D36A7"/>
    <w:rsid w:val="007D4258"/>
    <w:rsid w:val="007D53AA"/>
    <w:rsid w:val="007D53D9"/>
    <w:rsid w:val="007E0B9F"/>
    <w:rsid w:val="007E3CFD"/>
    <w:rsid w:val="007E4096"/>
    <w:rsid w:val="007E4988"/>
    <w:rsid w:val="007E6BA5"/>
    <w:rsid w:val="007E7503"/>
    <w:rsid w:val="007F04C1"/>
    <w:rsid w:val="007F14C2"/>
    <w:rsid w:val="007F1F11"/>
    <w:rsid w:val="007F74EE"/>
    <w:rsid w:val="008028EB"/>
    <w:rsid w:val="00802F0B"/>
    <w:rsid w:val="00803A13"/>
    <w:rsid w:val="008045EB"/>
    <w:rsid w:val="008048DE"/>
    <w:rsid w:val="00804C53"/>
    <w:rsid w:val="00805F00"/>
    <w:rsid w:val="00806986"/>
    <w:rsid w:val="00811F99"/>
    <w:rsid w:val="00812AD0"/>
    <w:rsid w:val="00815091"/>
    <w:rsid w:val="008164B4"/>
    <w:rsid w:val="008215C8"/>
    <w:rsid w:val="008216D7"/>
    <w:rsid w:val="008221CF"/>
    <w:rsid w:val="00824340"/>
    <w:rsid w:val="00824756"/>
    <w:rsid w:val="00826580"/>
    <w:rsid w:val="0083271C"/>
    <w:rsid w:val="008328FC"/>
    <w:rsid w:val="00837C7A"/>
    <w:rsid w:val="00840662"/>
    <w:rsid w:val="00841BE6"/>
    <w:rsid w:val="00841E81"/>
    <w:rsid w:val="00844AE4"/>
    <w:rsid w:val="0084597C"/>
    <w:rsid w:val="00846E43"/>
    <w:rsid w:val="00851CED"/>
    <w:rsid w:val="00851F72"/>
    <w:rsid w:val="00853572"/>
    <w:rsid w:val="00863AE8"/>
    <w:rsid w:val="00866F96"/>
    <w:rsid w:val="00867616"/>
    <w:rsid w:val="00867E78"/>
    <w:rsid w:val="00871C7F"/>
    <w:rsid w:val="00873B4E"/>
    <w:rsid w:val="008757C5"/>
    <w:rsid w:val="00881910"/>
    <w:rsid w:val="00883105"/>
    <w:rsid w:val="00887768"/>
    <w:rsid w:val="00887C75"/>
    <w:rsid w:val="0089019D"/>
    <w:rsid w:val="00892A07"/>
    <w:rsid w:val="008932BA"/>
    <w:rsid w:val="008936C1"/>
    <w:rsid w:val="00893BC1"/>
    <w:rsid w:val="00895501"/>
    <w:rsid w:val="00895D59"/>
    <w:rsid w:val="008A3D71"/>
    <w:rsid w:val="008A70F1"/>
    <w:rsid w:val="008B0D17"/>
    <w:rsid w:val="008B2275"/>
    <w:rsid w:val="008B2B8C"/>
    <w:rsid w:val="008B36AB"/>
    <w:rsid w:val="008B4F78"/>
    <w:rsid w:val="008B70E9"/>
    <w:rsid w:val="008C7647"/>
    <w:rsid w:val="008D20F1"/>
    <w:rsid w:val="008D2661"/>
    <w:rsid w:val="008D2B97"/>
    <w:rsid w:val="008D4413"/>
    <w:rsid w:val="008E0A54"/>
    <w:rsid w:val="008E3B88"/>
    <w:rsid w:val="008E5801"/>
    <w:rsid w:val="008E6484"/>
    <w:rsid w:val="008E67CF"/>
    <w:rsid w:val="008E6D6F"/>
    <w:rsid w:val="008E78BC"/>
    <w:rsid w:val="008F2E2F"/>
    <w:rsid w:val="008F3294"/>
    <w:rsid w:val="008F3317"/>
    <w:rsid w:val="008F3FCE"/>
    <w:rsid w:val="008F4CC2"/>
    <w:rsid w:val="008F6E58"/>
    <w:rsid w:val="008F7C8E"/>
    <w:rsid w:val="009003DA"/>
    <w:rsid w:val="009017A4"/>
    <w:rsid w:val="00902D75"/>
    <w:rsid w:val="00903878"/>
    <w:rsid w:val="00903DD7"/>
    <w:rsid w:val="00905F37"/>
    <w:rsid w:val="00907858"/>
    <w:rsid w:val="00907CF7"/>
    <w:rsid w:val="00910C34"/>
    <w:rsid w:val="009122F4"/>
    <w:rsid w:val="00915DC9"/>
    <w:rsid w:val="00920812"/>
    <w:rsid w:val="00921405"/>
    <w:rsid w:val="009219F5"/>
    <w:rsid w:val="009237DF"/>
    <w:rsid w:val="009266E8"/>
    <w:rsid w:val="00926D2C"/>
    <w:rsid w:val="00926F62"/>
    <w:rsid w:val="0093142D"/>
    <w:rsid w:val="00935042"/>
    <w:rsid w:val="00936722"/>
    <w:rsid w:val="00937C58"/>
    <w:rsid w:val="00943971"/>
    <w:rsid w:val="00943C60"/>
    <w:rsid w:val="00945BA5"/>
    <w:rsid w:val="009469E3"/>
    <w:rsid w:val="00946CCE"/>
    <w:rsid w:val="00947152"/>
    <w:rsid w:val="009512C2"/>
    <w:rsid w:val="00954C50"/>
    <w:rsid w:val="00957D13"/>
    <w:rsid w:val="00960F1E"/>
    <w:rsid w:val="00960FAF"/>
    <w:rsid w:val="00961E55"/>
    <w:rsid w:val="009625D5"/>
    <w:rsid w:val="009637CE"/>
    <w:rsid w:val="00963E57"/>
    <w:rsid w:val="0096623E"/>
    <w:rsid w:val="00966455"/>
    <w:rsid w:val="00971191"/>
    <w:rsid w:val="00971CDF"/>
    <w:rsid w:val="00972DFF"/>
    <w:rsid w:val="00973A5A"/>
    <w:rsid w:val="00974514"/>
    <w:rsid w:val="009747B0"/>
    <w:rsid w:val="00975C6D"/>
    <w:rsid w:val="009777C5"/>
    <w:rsid w:val="00980B5D"/>
    <w:rsid w:val="00981C90"/>
    <w:rsid w:val="009823A8"/>
    <w:rsid w:val="00982466"/>
    <w:rsid w:val="00990246"/>
    <w:rsid w:val="00990FAF"/>
    <w:rsid w:val="0099410D"/>
    <w:rsid w:val="00994414"/>
    <w:rsid w:val="00995D12"/>
    <w:rsid w:val="00997787"/>
    <w:rsid w:val="009A7094"/>
    <w:rsid w:val="009B2054"/>
    <w:rsid w:val="009B26EF"/>
    <w:rsid w:val="009B360A"/>
    <w:rsid w:val="009B3632"/>
    <w:rsid w:val="009C1BE7"/>
    <w:rsid w:val="009C200E"/>
    <w:rsid w:val="009C2EA0"/>
    <w:rsid w:val="009C43F7"/>
    <w:rsid w:val="009C44A4"/>
    <w:rsid w:val="009D18CD"/>
    <w:rsid w:val="009D2A35"/>
    <w:rsid w:val="009D328D"/>
    <w:rsid w:val="009D3697"/>
    <w:rsid w:val="009D50B5"/>
    <w:rsid w:val="009D664C"/>
    <w:rsid w:val="009D67AA"/>
    <w:rsid w:val="009D6CCD"/>
    <w:rsid w:val="009D6F80"/>
    <w:rsid w:val="009E11AD"/>
    <w:rsid w:val="009E5973"/>
    <w:rsid w:val="009E6BAC"/>
    <w:rsid w:val="009F1CC9"/>
    <w:rsid w:val="009F214A"/>
    <w:rsid w:val="009F5428"/>
    <w:rsid w:val="00A00E82"/>
    <w:rsid w:val="00A00E9E"/>
    <w:rsid w:val="00A01502"/>
    <w:rsid w:val="00A01E2D"/>
    <w:rsid w:val="00A038EF"/>
    <w:rsid w:val="00A060CC"/>
    <w:rsid w:val="00A06EB2"/>
    <w:rsid w:val="00A07C18"/>
    <w:rsid w:val="00A12AC5"/>
    <w:rsid w:val="00A13F4A"/>
    <w:rsid w:val="00A15625"/>
    <w:rsid w:val="00A16E63"/>
    <w:rsid w:val="00A21DCF"/>
    <w:rsid w:val="00A23578"/>
    <w:rsid w:val="00A24717"/>
    <w:rsid w:val="00A31C12"/>
    <w:rsid w:val="00A3206F"/>
    <w:rsid w:val="00A36221"/>
    <w:rsid w:val="00A40B4D"/>
    <w:rsid w:val="00A439B0"/>
    <w:rsid w:val="00A456A6"/>
    <w:rsid w:val="00A47CA3"/>
    <w:rsid w:val="00A5021A"/>
    <w:rsid w:val="00A5124E"/>
    <w:rsid w:val="00A53583"/>
    <w:rsid w:val="00A55318"/>
    <w:rsid w:val="00A60911"/>
    <w:rsid w:val="00A62B0B"/>
    <w:rsid w:val="00A63B73"/>
    <w:rsid w:val="00A66035"/>
    <w:rsid w:val="00A6649A"/>
    <w:rsid w:val="00A672AB"/>
    <w:rsid w:val="00A67360"/>
    <w:rsid w:val="00A67C92"/>
    <w:rsid w:val="00A70D0D"/>
    <w:rsid w:val="00A74236"/>
    <w:rsid w:val="00A75EFC"/>
    <w:rsid w:val="00A77848"/>
    <w:rsid w:val="00A8040B"/>
    <w:rsid w:val="00A83CB6"/>
    <w:rsid w:val="00A84EFD"/>
    <w:rsid w:val="00A90B15"/>
    <w:rsid w:val="00A90CBD"/>
    <w:rsid w:val="00A9371E"/>
    <w:rsid w:val="00A93869"/>
    <w:rsid w:val="00A97036"/>
    <w:rsid w:val="00A971EA"/>
    <w:rsid w:val="00AA0384"/>
    <w:rsid w:val="00AA085A"/>
    <w:rsid w:val="00AA200B"/>
    <w:rsid w:val="00AA4EB6"/>
    <w:rsid w:val="00AA4F1A"/>
    <w:rsid w:val="00AA653D"/>
    <w:rsid w:val="00AA6585"/>
    <w:rsid w:val="00AA74E5"/>
    <w:rsid w:val="00AB05D1"/>
    <w:rsid w:val="00AB30F8"/>
    <w:rsid w:val="00AB378E"/>
    <w:rsid w:val="00AB505F"/>
    <w:rsid w:val="00AB565D"/>
    <w:rsid w:val="00AB70F2"/>
    <w:rsid w:val="00AC0BA1"/>
    <w:rsid w:val="00AC2354"/>
    <w:rsid w:val="00AC2441"/>
    <w:rsid w:val="00AC29A9"/>
    <w:rsid w:val="00AC46CA"/>
    <w:rsid w:val="00AC7128"/>
    <w:rsid w:val="00AC71B8"/>
    <w:rsid w:val="00AC7E73"/>
    <w:rsid w:val="00AD050A"/>
    <w:rsid w:val="00AD229A"/>
    <w:rsid w:val="00AD6148"/>
    <w:rsid w:val="00AD62F9"/>
    <w:rsid w:val="00AD7D7D"/>
    <w:rsid w:val="00AD7E2E"/>
    <w:rsid w:val="00AE44B0"/>
    <w:rsid w:val="00AE5A11"/>
    <w:rsid w:val="00AF12EF"/>
    <w:rsid w:val="00AF2119"/>
    <w:rsid w:val="00AF221E"/>
    <w:rsid w:val="00AF2ED7"/>
    <w:rsid w:val="00AF4694"/>
    <w:rsid w:val="00AF4C85"/>
    <w:rsid w:val="00AF6094"/>
    <w:rsid w:val="00B005D3"/>
    <w:rsid w:val="00B02BFC"/>
    <w:rsid w:val="00B04128"/>
    <w:rsid w:val="00B04D2C"/>
    <w:rsid w:val="00B06663"/>
    <w:rsid w:val="00B06A70"/>
    <w:rsid w:val="00B07871"/>
    <w:rsid w:val="00B1132D"/>
    <w:rsid w:val="00B11C20"/>
    <w:rsid w:val="00B14520"/>
    <w:rsid w:val="00B14781"/>
    <w:rsid w:val="00B2083B"/>
    <w:rsid w:val="00B23E07"/>
    <w:rsid w:val="00B24D14"/>
    <w:rsid w:val="00B25C37"/>
    <w:rsid w:val="00B33D82"/>
    <w:rsid w:val="00B35BC3"/>
    <w:rsid w:val="00B35CEC"/>
    <w:rsid w:val="00B40580"/>
    <w:rsid w:val="00B40726"/>
    <w:rsid w:val="00B419AE"/>
    <w:rsid w:val="00B4250E"/>
    <w:rsid w:val="00B42660"/>
    <w:rsid w:val="00B42BA8"/>
    <w:rsid w:val="00B4329C"/>
    <w:rsid w:val="00B43893"/>
    <w:rsid w:val="00B447B4"/>
    <w:rsid w:val="00B45936"/>
    <w:rsid w:val="00B507D1"/>
    <w:rsid w:val="00B50C9C"/>
    <w:rsid w:val="00B534D7"/>
    <w:rsid w:val="00B54075"/>
    <w:rsid w:val="00B5647B"/>
    <w:rsid w:val="00B57107"/>
    <w:rsid w:val="00B606C7"/>
    <w:rsid w:val="00B61947"/>
    <w:rsid w:val="00B619EA"/>
    <w:rsid w:val="00B661F5"/>
    <w:rsid w:val="00B6640F"/>
    <w:rsid w:val="00B66A13"/>
    <w:rsid w:val="00B67CBD"/>
    <w:rsid w:val="00B67EFD"/>
    <w:rsid w:val="00B67F7C"/>
    <w:rsid w:val="00B70127"/>
    <w:rsid w:val="00B743BA"/>
    <w:rsid w:val="00B74D95"/>
    <w:rsid w:val="00B7544C"/>
    <w:rsid w:val="00B800A8"/>
    <w:rsid w:val="00B8030D"/>
    <w:rsid w:val="00B80AEC"/>
    <w:rsid w:val="00B80E15"/>
    <w:rsid w:val="00B81524"/>
    <w:rsid w:val="00B837B3"/>
    <w:rsid w:val="00B8396A"/>
    <w:rsid w:val="00B84B11"/>
    <w:rsid w:val="00B86014"/>
    <w:rsid w:val="00B86EF2"/>
    <w:rsid w:val="00B913ED"/>
    <w:rsid w:val="00B91C8C"/>
    <w:rsid w:val="00B94023"/>
    <w:rsid w:val="00B95D1B"/>
    <w:rsid w:val="00B95E38"/>
    <w:rsid w:val="00BA008F"/>
    <w:rsid w:val="00BA13DE"/>
    <w:rsid w:val="00BA1962"/>
    <w:rsid w:val="00BA2962"/>
    <w:rsid w:val="00BA3ED1"/>
    <w:rsid w:val="00BA4C27"/>
    <w:rsid w:val="00BA56C2"/>
    <w:rsid w:val="00BB14E5"/>
    <w:rsid w:val="00BB18EA"/>
    <w:rsid w:val="00BB2370"/>
    <w:rsid w:val="00BB397E"/>
    <w:rsid w:val="00BB4C98"/>
    <w:rsid w:val="00BB542E"/>
    <w:rsid w:val="00BB56E7"/>
    <w:rsid w:val="00BB5AF6"/>
    <w:rsid w:val="00BC261E"/>
    <w:rsid w:val="00BC6892"/>
    <w:rsid w:val="00BC6BA4"/>
    <w:rsid w:val="00BD063D"/>
    <w:rsid w:val="00BD1379"/>
    <w:rsid w:val="00BD435F"/>
    <w:rsid w:val="00BD5E98"/>
    <w:rsid w:val="00BD6B7C"/>
    <w:rsid w:val="00BE0D94"/>
    <w:rsid w:val="00BE443C"/>
    <w:rsid w:val="00BE47D7"/>
    <w:rsid w:val="00BE64BB"/>
    <w:rsid w:val="00BE6B7B"/>
    <w:rsid w:val="00BF094A"/>
    <w:rsid w:val="00BF0CEE"/>
    <w:rsid w:val="00BF0EB3"/>
    <w:rsid w:val="00BF17F3"/>
    <w:rsid w:val="00BF1F87"/>
    <w:rsid w:val="00BF4D56"/>
    <w:rsid w:val="00C019B4"/>
    <w:rsid w:val="00C04884"/>
    <w:rsid w:val="00C048D9"/>
    <w:rsid w:val="00C04FD5"/>
    <w:rsid w:val="00C052B4"/>
    <w:rsid w:val="00C05A58"/>
    <w:rsid w:val="00C07113"/>
    <w:rsid w:val="00C10A2B"/>
    <w:rsid w:val="00C118D7"/>
    <w:rsid w:val="00C12944"/>
    <w:rsid w:val="00C12E52"/>
    <w:rsid w:val="00C17D7D"/>
    <w:rsid w:val="00C20E13"/>
    <w:rsid w:val="00C22402"/>
    <w:rsid w:val="00C23664"/>
    <w:rsid w:val="00C23E48"/>
    <w:rsid w:val="00C25468"/>
    <w:rsid w:val="00C2554F"/>
    <w:rsid w:val="00C25C8F"/>
    <w:rsid w:val="00C2615E"/>
    <w:rsid w:val="00C27B0F"/>
    <w:rsid w:val="00C34626"/>
    <w:rsid w:val="00C3494F"/>
    <w:rsid w:val="00C35572"/>
    <w:rsid w:val="00C40EAF"/>
    <w:rsid w:val="00C410EA"/>
    <w:rsid w:val="00C4758E"/>
    <w:rsid w:val="00C506B3"/>
    <w:rsid w:val="00C516A7"/>
    <w:rsid w:val="00C516C5"/>
    <w:rsid w:val="00C52D3F"/>
    <w:rsid w:val="00C53553"/>
    <w:rsid w:val="00C54953"/>
    <w:rsid w:val="00C5590A"/>
    <w:rsid w:val="00C56F4E"/>
    <w:rsid w:val="00C573AA"/>
    <w:rsid w:val="00C575C9"/>
    <w:rsid w:val="00C61356"/>
    <w:rsid w:val="00C61BFA"/>
    <w:rsid w:val="00C64FEB"/>
    <w:rsid w:val="00C6504F"/>
    <w:rsid w:val="00C714B8"/>
    <w:rsid w:val="00C72C09"/>
    <w:rsid w:val="00C74C96"/>
    <w:rsid w:val="00C7504D"/>
    <w:rsid w:val="00C76043"/>
    <w:rsid w:val="00C81481"/>
    <w:rsid w:val="00C8288D"/>
    <w:rsid w:val="00C82EA4"/>
    <w:rsid w:val="00C843DA"/>
    <w:rsid w:val="00C84C9A"/>
    <w:rsid w:val="00C85519"/>
    <w:rsid w:val="00C927CF"/>
    <w:rsid w:val="00C9287B"/>
    <w:rsid w:val="00C947FF"/>
    <w:rsid w:val="00C97844"/>
    <w:rsid w:val="00CA24B2"/>
    <w:rsid w:val="00CA41E3"/>
    <w:rsid w:val="00CA5663"/>
    <w:rsid w:val="00CA5E74"/>
    <w:rsid w:val="00CA6EA5"/>
    <w:rsid w:val="00CB7EB3"/>
    <w:rsid w:val="00CC0B20"/>
    <w:rsid w:val="00CC20C9"/>
    <w:rsid w:val="00CC230F"/>
    <w:rsid w:val="00CC2AEF"/>
    <w:rsid w:val="00CC4B80"/>
    <w:rsid w:val="00CC5C1F"/>
    <w:rsid w:val="00CC731C"/>
    <w:rsid w:val="00CD0DE8"/>
    <w:rsid w:val="00CD2A7B"/>
    <w:rsid w:val="00CD3998"/>
    <w:rsid w:val="00CD7351"/>
    <w:rsid w:val="00CE1524"/>
    <w:rsid w:val="00CE159B"/>
    <w:rsid w:val="00CE23F6"/>
    <w:rsid w:val="00CE3474"/>
    <w:rsid w:val="00CE36CB"/>
    <w:rsid w:val="00CE4EE0"/>
    <w:rsid w:val="00CE51EE"/>
    <w:rsid w:val="00CE58E9"/>
    <w:rsid w:val="00CE73D5"/>
    <w:rsid w:val="00CE7C31"/>
    <w:rsid w:val="00CF2D87"/>
    <w:rsid w:val="00CF3F30"/>
    <w:rsid w:val="00CF7CA4"/>
    <w:rsid w:val="00D008CB"/>
    <w:rsid w:val="00D01B04"/>
    <w:rsid w:val="00D02E8E"/>
    <w:rsid w:val="00D03FB3"/>
    <w:rsid w:val="00D05237"/>
    <w:rsid w:val="00D104F5"/>
    <w:rsid w:val="00D13F47"/>
    <w:rsid w:val="00D1549C"/>
    <w:rsid w:val="00D15545"/>
    <w:rsid w:val="00D17C5D"/>
    <w:rsid w:val="00D2399E"/>
    <w:rsid w:val="00D23AAA"/>
    <w:rsid w:val="00D24905"/>
    <w:rsid w:val="00D25A90"/>
    <w:rsid w:val="00D278C2"/>
    <w:rsid w:val="00D27A76"/>
    <w:rsid w:val="00D313FA"/>
    <w:rsid w:val="00D31B56"/>
    <w:rsid w:val="00D31D50"/>
    <w:rsid w:val="00D40332"/>
    <w:rsid w:val="00D42182"/>
    <w:rsid w:val="00D42DC8"/>
    <w:rsid w:val="00D42E43"/>
    <w:rsid w:val="00D4378F"/>
    <w:rsid w:val="00D4393A"/>
    <w:rsid w:val="00D43E2B"/>
    <w:rsid w:val="00D44C9D"/>
    <w:rsid w:val="00D46545"/>
    <w:rsid w:val="00D475C3"/>
    <w:rsid w:val="00D51FF0"/>
    <w:rsid w:val="00D5204D"/>
    <w:rsid w:val="00D529AD"/>
    <w:rsid w:val="00D543C0"/>
    <w:rsid w:val="00D548DC"/>
    <w:rsid w:val="00D54953"/>
    <w:rsid w:val="00D557AC"/>
    <w:rsid w:val="00D559E7"/>
    <w:rsid w:val="00D56BC4"/>
    <w:rsid w:val="00D601E3"/>
    <w:rsid w:val="00D6045F"/>
    <w:rsid w:val="00D605B0"/>
    <w:rsid w:val="00D64A65"/>
    <w:rsid w:val="00D650A9"/>
    <w:rsid w:val="00D7062B"/>
    <w:rsid w:val="00D7178B"/>
    <w:rsid w:val="00D71CCC"/>
    <w:rsid w:val="00D7430D"/>
    <w:rsid w:val="00D7507F"/>
    <w:rsid w:val="00D75CFB"/>
    <w:rsid w:val="00D81A2F"/>
    <w:rsid w:val="00D84143"/>
    <w:rsid w:val="00D860FA"/>
    <w:rsid w:val="00D90CE0"/>
    <w:rsid w:val="00D91BE1"/>
    <w:rsid w:val="00D93D45"/>
    <w:rsid w:val="00D94A8D"/>
    <w:rsid w:val="00D94E5E"/>
    <w:rsid w:val="00D9568F"/>
    <w:rsid w:val="00D96A83"/>
    <w:rsid w:val="00D96ECD"/>
    <w:rsid w:val="00D979C5"/>
    <w:rsid w:val="00DA1BEA"/>
    <w:rsid w:val="00DA1FAB"/>
    <w:rsid w:val="00DA24BE"/>
    <w:rsid w:val="00DA5E68"/>
    <w:rsid w:val="00DA6487"/>
    <w:rsid w:val="00DA760D"/>
    <w:rsid w:val="00DB09C6"/>
    <w:rsid w:val="00DB2224"/>
    <w:rsid w:val="00DB2733"/>
    <w:rsid w:val="00DB35F9"/>
    <w:rsid w:val="00DB668E"/>
    <w:rsid w:val="00DB6F83"/>
    <w:rsid w:val="00DC0207"/>
    <w:rsid w:val="00DC1E56"/>
    <w:rsid w:val="00DC2D05"/>
    <w:rsid w:val="00DC6793"/>
    <w:rsid w:val="00DD0D85"/>
    <w:rsid w:val="00DD149A"/>
    <w:rsid w:val="00DD4EE0"/>
    <w:rsid w:val="00DE140F"/>
    <w:rsid w:val="00DE1DDA"/>
    <w:rsid w:val="00DE3189"/>
    <w:rsid w:val="00DF1804"/>
    <w:rsid w:val="00DF3513"/>
    <w:rsid w:val="00DF46CA"/>
    <w:rsid w:val="00DF4EE1"/>
    <w:rsid w:val="00DF5AAB"/>
    <w:rsid w:val="00DF7A78"/>
    <w:rsid w:val="00DF7E34"/>
    <w:rsid w:val="00E00620"/>
    <w:rsid w:val="00E006B2"/>
    <w:rsid w:val="00E02842"/>
    <w:rsid w:val="00E05665"/>
    <w:rsid w:val="00E05FF1"/>
    <w:rsid w:val="00E10845"/>
    <w:rsid w:val="00E113C3"/>
    <w:rsid w:val="00E124FB"/>
    <w:rsid w:val="00E1356A"/>
    <w:rsid w:val="00E13578"/>
    <w:rsid w:val="00E13D5D"/>
    <w:rsid w:val="00E16562"/>
    <w:rsid w:val="00E178CC"/>
    <w:rsid w:val="00E20398"/>
    <w:rsid w:val="00E21365"/>
    <w:rsid w:val="00E218AB"/>
    <w:rsid w:val="00E252AC"/>
    <w:rsid w:val="00E26649"/>
    <w:rsid w:val="00E26F2C"/>
    <w:rsid w:val="00E271F2"/>
    <w:rsid w:val="00E31955"/>
    <w:rsid w:val="00E32EC5"/>
    <w:rsid w:val="00E33C05"/>
    <w:rsid w:val="00E347C1"/>
    <w:rsid w:val="00E35922"/>
    <w:rsid w:val="00E37DF0"/>
    <w:rsid w:val="00E40F0F"/>
    <w:rsid w:val="00E4179C"/>
    <w:rsid w:val="00E44EAB"/>
    <w:rsid w:val="00E4704B"/>
    <w:rsid w:val="00E47211"/>
    <w:rsid w:val="00E508E9"/>
    <w:rsid w:val="00E54239"/>
    <w:rsid w:val="00E54377"/>
    <w:rsid w:val="00E56170"/>
    <w:rsid w:val="00E57E1A"/>
    <w:rsid w:val="00E6046A"/>
    <w:rsid w:val="00E60A50"/>
    <w:rsid w:val="00E61F80"/>
    <w:rsid w:val="00E63053"/>
    <w:rsid w:val="00E6380E"/>
    <w:rsid w:val="00E6451F"/>
    <w:rsid w:val="00E64995"/>
    <w:rsid w:val="00E64FC0"/>
    <w:rsid w:val="00E667FD"/>
    <w:rsid w:val="00E7146C"/>
    <w:rsid w:val="00E719C1"/>
    <w:rsid w:val="00E729C9"/>
    <w:rsid w:val="00E76E14"/>
    <w:rsid w:val="00E7767D"/>
    <w:rsid w:val="00E80948"/>
    <w:rsid w:val="00E81396"/>
    <w:rsid w:val="00E81FB1"/>
    <w:rsid w:val="00E866AE"/>
    <w:rsid w:val="00E86DA4"/>
    <w:rsid w:val="00E87A89"/>
    <w:rsid w:val="00E91A37"/>
    <w:rsid w:val="00E91D1E"/>
    <w:rsid w:val="00E973EF"/>
    <w:rsid w:val="00E975B5"/>
    <w:rsid w:val="00EA07BC"/>
    <w:rsid w:val="00EA13DE"/>
    <w:rsid w:val="00EA434B"/>
    <w:rsid w:val="00EA44AF"/>
    <w:rsid w:val="00EA45D1"/>
    <w:rsid w:val="00EA4FFE"/>
    <w:rsid w:val="00EA66FE"/>
    <w:rsid w:val="00EA69C7"/>
    <w:rsid w:val="00EA6CB8"/>
    <w:rsid w:val="00EA740B"/>
    <w:rsid w:val="00EA7FC9"/>
    <w:rsid w:val="00EB0D57"/>
    <w:rsid w:val="00EB1415"/>
    <w:rsid w:val="00EB2160"/>
    <w:rsid w:val="00EB70B6"/>
    <w:rsid w:val="00EC0B22"/>
    <w:rsid w:val="00EC23D1"/>
    <w:rsid w:val="00EC2D81"/>
    <w:rsid w:val="00EC383B"/>
    <w:rsid w:val="00EC3B13"/>
    <w:rsid w:val="00EC3E2E"/>
    <w:rsid w:val="00EC46DE"/>
    <w:rsid w:val="00EC5FAF"/>
    <w:rsid w:val="00EC6AE3"/>
    <w:rsid w:val="00EC6EB3"/>
    <w:rsid w:val="00ED0BF1"/>
    <w:rsid w:val="00ED20D5"/>
    <w:rsid w:val="00ED417D"/>
    <w:rsid w:val="00ED5CD6"/>
    <w:rsid w:val="00ED5F89"/>
    <w:rsid w:val="00ED6E57"/>
    <w:rsid w:val="00EE43CF"/>
    <w:rsid w:val="00EE50AE"/>
    <w:rsid w:val="00EE693D"/>
    <w:rsid w:val="00EE7ED1"/>
    <w:rsid w:val="00EF2EF2"/>
    <w:rsid w:val="00EF3472"/>
    <w:rsid w:val="00EF34A3"/>
    <w:rsid w:val="00EF6D25"/>
    <w:rsid w:val="00F00069"/>
    <w:rsid w:val="00F04C1A"/>
    <w:rsid w:val="00F05BA3"/>
    <w:rsid w:val="00F067CA"/>
    <w:rsid w:val="00F12F2A"/>
    <w:rsid w:val="00F13203"/>
    <w:rsid w:val="00F13B8C"/>
    <w:rsid w:val="00F14B6D"/>
    <w:rsid w:val="00F15997"/>
    <w:rsid w:val="00F15A61"/>
    <w:rsid w:val="00F17A46"/>
    <w:rsid w:val="00F2062B"/>
    <w:rsid w:val="00F232FA"/>
    <w:rsid w:val="00F2492E"/>
    <w:rsid w:val="00F30304"/>
    <w:rsid w:val="00F3084D"/>
    <w:rsid w:val="00F36290"/>
    <w:rsid w:val="00F37A55"/>
    <w:rsid w:val="00F37DF0"/>
    <w:rsid w:val="00F409F4"/>
    <w:rsid w:val="00F40C13"/>
    <w:rsid w:val="00F41740"/>
    <w:rsid w:val="00F4234A"/>
    <w:rsid w:val="00F423B5"/>
    <w:rsid w:val="00F42DCA"/>
    <w:rsid w:val="00F42F52"/>
    <w:rsid w:val="00F42F79"/>
    <w:rsid w:val="00F448A9"/>
    <w:rsid w:val="00F456F5"/>
    <w:rsid w:val="00F4784E"/>
    <w:rsid w:val="00F50400"/>
    <w:rsid w:val="00F5105A"/>
    <w:rsid w:val="00F5189A"/>
    <w:rsid w:val="00F529C7"/>
    <w:rsid w:val="00F541CA"/>
    <w:rsid w:val="00F6025A"/>
    <w:rsid w:val="00F60347"/>
    <w:rsid w:val="00F603A2"/>
    <w:rsid w:val="00F60541"/>
    <w:rsid w:val="00F60777"/>
    <w:rsid w:val="00F60827"/>
    <w:rsid w:val="00F60F1E"/>
    <w:rsid w:val="00F61390"/>
    <w:rsid w:val="00F637AE"/>
    <w:rsid w:val="00F640D8"/>
    <w:rsid w:val="00F644C3"/>
    <w:rsid w:val="00F64A4D"/>
    <w:rsid w:val="00F64FD4"/>
    <w:rsid w:val="00F66381"/>
    <w:rsid w:val="00F67524"/>
    <w:rsid w:val="00F70820"/>
    <w:rsid w:val="00F70F85"/>
    <w:rsid w:val="00F71251"/>
    <w:rsid w:val="00F72105"/>
    <w:rsid w:val="00F73522"/>
    <w:rsid w:val="00F776C3"/>
    <w:rsid w:val="00F83F41"/>
    <w:rsid w:val="00F84B87"/>
    <w:rsid w:val="00F852AB"/>
    <w:rsid w:val="00F87CD2"/>
    <w:rsid w:val="00F90138"/>
    <w:rsid w:val="00F934F9"/>
    <w:rsid w:val="00F96CF5"/>
    <w:rsid w:val="00FA1367"/>
    <w:rsid w:val="00FA173B"/>
    <w:rsid w:val="00FA313D"/>
    <w:rsid w:val="00FA5142"/>
    <w:rsid w:val="00FB1428"/>
    <w:rsid w:val="00FB1B08"/>
    <w:rsid w:val="00FB2954"/>
    <w:rsid w:val="00FB3602"/>
    <w:rsid w:val="00FB41B9"/>
    <w:rsid w:val="00FB52AF"/>
    <w:rsid w:val="00FC0562"/>
    <w:rsid w:val="00FC139F"/>
    <w:rsid w:val="00FC15B4"/>
    <w:rsid w:val="00FC15FE"/>
    <w:rsid w:val="00FC2B68"/>
    <w:rsid w:val="00FC3F32"/>
    <w:rsid w:val="00FC504F"/>
    <w:rsid w:val="00FC6C32"/>
    <w:rsid w:val="00FC7929"/>
    <w:rsid w:val="00FD39D8"/>
    <w:rsid w:val="00FD3FDF"/>
    <w:rsid w:val="00FD41C1"/>
    <w:rsid w:val="00FD5067"/>
    <w:rsid w:val="00FD6A4E"/>
    <w:rsid w:val="00FD7252"/>
    <w:rsid w:val="00FE40BC"/>
    <w:rsid w:val="00FE4BA5"/>
    <w:rsid w:val="00FE4D6B"/>
    <w:rsid w:val="00FE6174"/>
    <w:rsid w:val="00FE719C"/>
    <w:rsid w:val="00FF13F5"/>
    <w:rsid w:val="00FF16E9"/>
    <w:rsid w:val="00FF41AF"/>
    <w:rsid w:val="00FF4806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0F6B3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F6B3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0F6B36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0F6B36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0F6B36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F6B36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0F6B36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0F6B36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2E5A30"/>
    <w:pPr>
      <w:spacing w:afterLines="50" w:after="50"/>
    </w:pPr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2E5A30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  <w:style w:type="paragraph" w:customStyle="1" w:styleId="msonormal0">
    <w:name w:val="msonormal"/>
    <w:basedOn w:val="a1"/>
    <w:rsid w:val="00D5204D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fffff8">
    <w:name w:val="footnote reference"/>
    <w:basedOn w:val="a3"/>
    <w:uiPriority w:val="99"/>
    <w:semiHidden/>
    <w:unhideWhenUsed/>
    <w:rsid w:val="00BB14E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478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866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898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846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013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256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5013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58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02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899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0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33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3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969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7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49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14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941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7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51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69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987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804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9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2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2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170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3017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98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9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12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71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6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7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940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30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461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526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0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02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3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42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1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11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27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5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51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7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38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19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61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12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18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99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0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2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56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07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1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2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752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5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6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42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0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8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9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08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2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766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565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68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9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69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24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1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41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2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57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7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24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52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202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8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12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0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6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478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76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3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5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7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44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91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83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00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8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00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59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87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0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581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6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69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33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4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8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81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80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131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1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56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202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299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8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16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46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09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3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933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27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6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934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4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038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0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4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37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73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62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6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370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19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7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747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46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5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7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2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7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9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51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99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93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13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3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6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74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614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9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5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9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0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88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6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943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700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48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082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36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10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206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8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61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7360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68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50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76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7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1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01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9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509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83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6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49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2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82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71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79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4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9454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283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71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788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9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323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854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41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36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83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949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6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992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248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12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9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70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6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59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730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21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9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747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586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3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64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1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38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93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2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96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44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1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81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13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51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676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569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7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89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2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91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03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56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9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0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961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1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09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21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2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961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3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29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66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39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340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47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767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6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6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106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1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34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5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76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01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47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6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00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2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39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1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67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5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188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0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03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54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6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1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11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8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9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110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20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23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68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9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993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66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100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25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48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53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975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59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9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61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3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05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40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145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0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30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45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62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442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839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2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558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9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27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1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02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116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43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930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582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908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109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40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4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7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44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24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35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47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7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52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56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68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21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773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343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837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9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9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74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96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8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8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3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0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74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558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284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6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2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1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146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1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71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15853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146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610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833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87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34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19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7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33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42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39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6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07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99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80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166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6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01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83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1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0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89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1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3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83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835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41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0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7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1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27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698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29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6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4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613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121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41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322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49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9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256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22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23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41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24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7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94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44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85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02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7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5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740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322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80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1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0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066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60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03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86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51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9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92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98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343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16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43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07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70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66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2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55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771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36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0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9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6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37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66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58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26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789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1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9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06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50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8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138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16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1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079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64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34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91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31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46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56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2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1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50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0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37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2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96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08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2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3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882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39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76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80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06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893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3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6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0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69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8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6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15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29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6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6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81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84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51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1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18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642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9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67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61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82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96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565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4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86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32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742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6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583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5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52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8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0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819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037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86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422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29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24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362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62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0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48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0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6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555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112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26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98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127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512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7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51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1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94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5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46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5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54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2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00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50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79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16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03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63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4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85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703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94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66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5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434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5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5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24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76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64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23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9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6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53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53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83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0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9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8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97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11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11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456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50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598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94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91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417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58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44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15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0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84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44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74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711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7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00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9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21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30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4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08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526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5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8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39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412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767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91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72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15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03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05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3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990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60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16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1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241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26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23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36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29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57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34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320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9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1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87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0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0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52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7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2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780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7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2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27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2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2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193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081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02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19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7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1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41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0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15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5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32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03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6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4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9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5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2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11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467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62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244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790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585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830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91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03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782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34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886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18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4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0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018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0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1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0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6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81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161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431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4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3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81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55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0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03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7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8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47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30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0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48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7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9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90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2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7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58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97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4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259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85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07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62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57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09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45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03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2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839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3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45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610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1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0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04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0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6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237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9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4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56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946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11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2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12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39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327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37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580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77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4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82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1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2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3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52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5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81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7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8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50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74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94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398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0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367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23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613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1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09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93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0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36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06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860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601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3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458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68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15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37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4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7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946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6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63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4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151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06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2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870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4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11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883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12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3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261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07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6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446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9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734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739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63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79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7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113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66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9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79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1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96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5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2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8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18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6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17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54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6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0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49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92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63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96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47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55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95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2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98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7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281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9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4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6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41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921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11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758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8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079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9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35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66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458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36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612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940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92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29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321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6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07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40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9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605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66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915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13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469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37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9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3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050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08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40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63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82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629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47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02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861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549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53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11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01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5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9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216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47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80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5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1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99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5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889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04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21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629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9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23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30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964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11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81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64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46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01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859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040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533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98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14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93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29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14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85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0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618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462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057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21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299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72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749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72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17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31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23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515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822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7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7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052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3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83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9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95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62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153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4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00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74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953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319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8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09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39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47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0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52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61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99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7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7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58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16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88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375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01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7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93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55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72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647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4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8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295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15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8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8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06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15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2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543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59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46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19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95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64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3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82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81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287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529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86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3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46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475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22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550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27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842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98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2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84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67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62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3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3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5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93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612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38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29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25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0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62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35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35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74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745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803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615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17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500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9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29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551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04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189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21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8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320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51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108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35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151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047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9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94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06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49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02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654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2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5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962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367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98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5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684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54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136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437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3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64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01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87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216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94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15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61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2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75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37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0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40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46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92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46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8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43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92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68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3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23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1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94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57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4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6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33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74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72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833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05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05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816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93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5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0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0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96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94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8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89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75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39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092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15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82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19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26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0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17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139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1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8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81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68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7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5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10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7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516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1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4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950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46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1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4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028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41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3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05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025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27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620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52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20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236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151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5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667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40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93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22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11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9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1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57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178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361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617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55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5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6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30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015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36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99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07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52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55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65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179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84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53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570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04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67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6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809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42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28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44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20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721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573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61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66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00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56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72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0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94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84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60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92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12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9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28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46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170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9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08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60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40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954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73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07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758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0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72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628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8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2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0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4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67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69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905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713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36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2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77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27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83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85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068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1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40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41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10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81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11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774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03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6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0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7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672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0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757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60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124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21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98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0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5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16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19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56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1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564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82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6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016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784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6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35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02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4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6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18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21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18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96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05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798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54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44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37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18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441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32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7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19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6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84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1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57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8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8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26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419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118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1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11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13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363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133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4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67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42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77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397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004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62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274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2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362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21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113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12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2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868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18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86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4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4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64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5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30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03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13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15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994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371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45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01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2870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3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68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106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97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311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7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44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87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8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89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34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65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1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511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90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80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1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1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03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43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11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56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08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36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5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25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7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58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2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393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56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63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63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03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3296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85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05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21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516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8159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25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97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07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9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6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86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70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1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97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80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93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7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02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0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45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1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0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05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73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8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405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69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0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821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88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9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8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9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93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3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708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2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5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15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43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877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956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518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856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53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19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035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33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1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360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124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270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9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827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107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469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038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78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07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062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00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58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75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84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39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95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76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86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8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9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95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70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68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27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732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1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901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66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10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778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8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52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49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50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6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013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91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3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5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094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92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67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78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874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59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623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7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53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9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12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2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65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2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5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97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024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22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52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67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5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941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242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47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49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7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73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8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34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4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1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673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0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2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1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84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91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614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45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596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59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74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3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801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096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5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341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176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0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938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38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6224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1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174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27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36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63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58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01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408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91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1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90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9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864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20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43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501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053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3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835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17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7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117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349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2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71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3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6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55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9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84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6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64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033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92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44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049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7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0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661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0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206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2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53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674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75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3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866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233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7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03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504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598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43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38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64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764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925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3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94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0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2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54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1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9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98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6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8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475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02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0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3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286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6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8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9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72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26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039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02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646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2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776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515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34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5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187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9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71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65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3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95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05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136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1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16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80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92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12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8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15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50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91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091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854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1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54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9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8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4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1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54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6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06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2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39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88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4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961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2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04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27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60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62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76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940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20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60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64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8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00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317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18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862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82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181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33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145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22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92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940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62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84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3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3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8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37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73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96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12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5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97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786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820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6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801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223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56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33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23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067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29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5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9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21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009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9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616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4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439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22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72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8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1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497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73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22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9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6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845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66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995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32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15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462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070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613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460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916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6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1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95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592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01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3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09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00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14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84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651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88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5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6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5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313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97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6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7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65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2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16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6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812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34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06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717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690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56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98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653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752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33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35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365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05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18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37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78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6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9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65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96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18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315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8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16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2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976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8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25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327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30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04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26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2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53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21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91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628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435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31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324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421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40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6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62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7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70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68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880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0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11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728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14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5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41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73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0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465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698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3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7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762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29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64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184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2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10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121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389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95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2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675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023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13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6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56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105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61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23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05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873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05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8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33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2627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7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69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9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68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4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91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928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569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62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983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54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33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24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0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27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73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8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33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10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9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309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90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39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1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0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33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96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3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3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4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504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290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9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41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935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34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0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7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616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268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81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4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4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0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10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587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53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225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506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01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1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289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doi.org/10.1175/jcli-3256.1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175/2009jcli2944.1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80/07350015.1998.10524743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yperlink" Target="https://doi.org/10.1007/s13351-021-1139-2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doi.org/10.1073/pnas.0701020104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392262D1-3F87-43EB-A6DC-0F555FA9E4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9</TotalTime>
  <Pages>5</Pages>
  <Words>1855</Words>
  <Characters>5716</Characters>
  <Application>Microsoft Office Word</Application>
  <DocSecurity>0</DocSecurity>
  <Lines>136</Lines>
  <Paragraphs>98</Paragraphs>
  <ScaleCrop>false</ScaleCrop>
  <Company/>
  <LinksUpToDate>false</LinksUpToDate>
  <CharactersWithSpaces>74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319</cp:revision>
  <cp:lastPrinted>2022-05-14T03:39:00Z</cp:lastPrinted>
  <dcterms:created xsi:type="dcterms:W3CDTF">2022-07-02T00:51:00Z</dcterms:created>
  <dcterms:modified xsi:type="dcterms:W3CDTF">2022-07-02T10:19:00Z</dcterms:modified>
</cp:coreProperties>
</file>